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2F8128FE" w:rsidR="00175326" w:rsidRDefault="00175326" w:rsidP="00377360">
      <w:r>
        <w:t xml:space="preserve">The concept of dynamic crossover and mutation probability, helps the optimizer to </w:t>
      </w:r>
      <w:r w:rsidR="001951AC">
        <w:t>perform</w:t>
      </w:r>
      <w:r w:rsidR="00AE36B7">
        <w:t xml:space="preserve"> </w:t>
      </w:r>
      <w:proofErr w:type="spellStart"/>
      <w:r w:rsidR="00FF68E0">
        <w:t>x</w:t>
      </w:r>
      <w:r w:rsidR="00AE36B7">
        <w:t>high</w:t>
      </w:r>
      <w:proofErr w:type="spellEnd"/>
      <w:r w:rsidR="00AE36B7">
        <w:t xml:space="preserve"> exploration in earlier generation and </w:t>
      </w:r>
      <w:proofErr w:type="spellStart"/>
      <w:r w:rsidR="00AE36B7">
        <w:t>and</w:t>
      </w:r>
      <w:proofErr w:type="spellEnd"/>
      <w:r w:rsidR="00AE36B7">
        <w:t xml:space="preserve"> high exploitation </w:t>
      </w:r>
      <w:proofErr w:type="gramStart"/>
      <w:r w:rsidR="00AE36B7">
        <w:t>later on</w:t>
      </w:r>
      <w:proofErr w:type="gramEnd"/>
      <w:r w:rsidR="00AE36B7">
        <w:t>,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443B886B" w14:textId="77777777" w:rsidR="001951AC" w:rsidRPr="001951AC" w:rsidRDefault="001951AC" w:rsidP="001951AC">
      <w:proofErr w:type="gramStart"/>
      <w:r w:rsidRPr="001951AC">
        <w:t xml:space="preserve">  </w:t>
      </w:r>
      <w:r w:rsidRPr="001951AC">
        <w:rPr>
          <w:b/>
          <w:bCs/>
        </w:rPr>
        <w:t>Mutation</w:t>
      </w:r>
      <w:proofErr w:type="gramEnd"/>
      <w:r w:rsidRPr="001951AC">
        <w:t>:</w:t>
      </w:r>
    </w:p>
    <w:p w14:paraId="3AED4311" w14:textId="77777777" w:rsidR="001951AC" w:rsidRPr="001951AC" w:rsidRDefault="001951AC" w:rsidP="001951AC">
      <w:pPr>
        <w:numPr>
          <w:ilvl w:val="0"/>
          <w:numId w:val="4"/>
        </w:numPr>
      </w:pPr>
      <w:r w:rsidRPr="001951AC">
        <w:t>Introduces random changes to individuals, allowing the algorithm to explore new regions of the search space.</w:t>
      </w:r>
    </w:p>
    <w:p w14:paraId="3B32C6FB" w14:textId="77777777" w:rsidR="001951AC" w:rsidRPr="001951AC" w:rsidRDefault="001951AC" w:rsidP="001951AC">
      <w:pPr>
        <w:numPr>
          <w:ilvl w:val="0"/>
          <w:numId w:val="4"/>
        </w:numPr>
      </w:pPr>
      <w:r w:rsidRPr="001951AC">
        <w:t xml:space="preserve">Helps in </w:t>
      </w:r>
      <w:r w:rsidRPr="001951AC">
        <w:rPr>
          <w:b/>
          <w:bCs/>
        </w:rPr>
        <w:t>exploration</w:t>
      </w:r>
      <w:r w:rsidRPr="001951AC">
        <w:t xml:space="preserve"> by introducing diversity.</w:t>
      </w:r>
    </w:p>
    <w:p w14:paraId="260862ED" w14:textId="77777777" w:rsidR="001951AC" w:rsidRPr="001951AC" w:rsidRDefault="001951AC" w:rsidP="001951AC">
      <w:pPr>
        <w:numPr>
          <w:ilvl w:val="0"/>
          <w:numId w:val="4"/>
        </w:numPr>
      </w:pPr>
      <w:r w:rsidRPr="001951AC">
        <w:t xml:space="preserve">Typically, a </w:t>
      </w:r>
      <w:r w:rsidRPr="001951AC">
        <w:rPr>
          <w:b/>
          <w:bCs/>
        </w:rPr>
        <w:t>mutation probability (Pm)</w:t>
      </w:r>
      <w:r w:rsidRPr="001951AC">
        <w:t xml:space="preserve"> between </w:t>
      </w:r>
      <w:r w:rsidRPr="001951AC">
        <w:rPr>
          <w:b/>
          <w:bCs/>
        </w:rPr>
        <w:t>0.01–0.1</w:t>
      </w:r>
      <w:r w:rsidRPr="001951AC">
        <w:t xml:space="preserve"> is used.</w:t>
      </w:r>
    </w:p>
    <w:p w14:paraId="189C6E2E" w14:textId="77777777" w:rsidR="001951AC" w:rsidRDefault="001951AC" w:rsidP="006D5B2B"/>
    <w:p w14:paraId="47594D79" w14:textId="2AC7EC79" w:rsidR="001951AC"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7C795349" w14:textId="77777777" w:rsidR="001951AC" w:rsidRPr="001951AC" w:rsidRDefault="001951AC" w:rsidP="001951AC">
      <w:proofErr w:type="gramStart"/>
      <w:r w:rsidRPr="001951AC">
        <w:t xml:space="preserve">  </w:t>
      </w:r>
      <w:r w:rsidRPr="001951AC">
        <w:rPr>
          <w:b/>
          <w:bCs/>
        </w:rPr>
        <w:t>Crossover</w:t>
      </w:r>
      <w:proofErr w:type="gramEnd"/>
      <w:r w:rsidRPr="001951AC">
        <w:t>:</w:t>
      </w:r>
    </w:p>
    <w:p w14:paraId="557D1C71" w14:textId="77777777" w:rsidR="001951AC" w:rsidRPr="001951AC" w:rsidRDefault="001951AC" w:rsidP="001951AC">
      <w:pPr>
        <w:numPr>
          <w:ilvl w:val="0"/>
          <w:numId w:val="3"/>
        </w:numPr>
      </w:pPr>
      <w:r w:rsidRPr="001951AC">
        <w:t>Combines the genetic material of two parent solutions to generate offspring.</w:t>
      </w:r>
    </w:p>
    <w:p w14:paraId="3BB8FDBB" w14:textId="77777777" w:rsidR="001951AC" w:rsidRPr="001951AC" w:rsidRDefault="001951AC" w:rsidP="001951AC">
      <w:pPr>
        <w:numPr>
          <w:ilvl w:val="0"/>
          <w:numId w:val="3"/>
        </w:numPr>
      </w:pPr>
      <w:r w:rsidRPr="001951AC">
        <w:t xml:space="preserve">Helps in </w:t>
      </w:r>
      <w:r w:rsidRPr="001951AC">
        <w:rPr>
          <w:b/>
          <w:bCs/>
        </w:rPr>
        <w:t>exploitation</w:t>
      </w:r>
      <w:r w:rsidRPr="001951AC">
        <w:t xml:space="preserve"> of the search space by combining existing good solutions.</w:t>
      </w:r>
    </w:p>
    <w:p w14:paraId="42EAD13D" w14:textId="77777777" w:rsidR="001951AC" w:rsidRPr="001951AC" w:rsidRDefault="001951AC" w:rsidP="001951AC">
      <w:pPr>
        <w:numPr>
          <w:ilvl w:val="0"/>
          <w:numId w:val="3"/>
        </w:numPr>
      </w:pPr>
      <w:r w:rsidRPr="001951AC">
        <w:t xml:space="preserve">Usually, a </w:t>
      </w:r>
      <w:r w:rsidRPr="001951AC">
        <w:rPr>
          <w:b/>
          <w:bCs/>
        </w:rPr>
        <w:t>crossover probability (Pc)</w:t>
      </w:r>
      <w:r w:rsidRPr="001951AC">
        <w:t xml:space="preserve"> of </w:t>
      </w:r>
      <w:r w:rsidRPr="001951AC">
        <w:rPr>
          <w:b/>
          <w:bCs/>
        </w:rPr>
        <w:t>0.6–0.9</w:t>
      </w:r>
      <w:r w:rsidRPr="001951AC">
        <w:t xml:space="preserve"> is set.</w:t>
      </w:r>
    </w:p>
    <w:p w14:paraId="2690076F" w14:textId="77777777" w:rsidR="001951AC" w:rsidRPr="001951AC" w:rsidRDefault="001951AC" w:rsidP="006D5B2B"/>
    <w:p w14:paraId="5D549A98" w14:textId="77777777" w:rsidR="001951AC" w:rsidRDefault="001951AC"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76E9DEAE" w14:textId="77777777" w:rsidR="002A2EF0" w:rsidRDefault="002A2EF0" w:rsidP="002A2EF0">
      <w:pPr>
        <w:rPr>
          <w:b/>
          <w:bCs/>
        </w:rPr>
      </w:pPr>
    </w:p>
    <w:p w14:paraId="5D8E2C31" w14:textId="77777777" w:rsidR="002A2EF0" w:rsidRDefault="002A2EF0" w:rsidP="002A2EF0">
      <w:pPr>
        <w:rPr>
          <w:b/>
          <w:bCs/>
        </w:rPr>
      </w:pPr>
    </w:p>
    <w:p w14:paraId="5E82A32B" w14:textId="77777777" w:rsidR="002A2EF0" w:rsidRDefault="002A2EF0" w:rsidP="002A2EF0">
      <w:pPr>
        <w:rPr>
          <w:b/>
          <w:bCs/>
        </w:rPr>
      </w:pPr>
    </w:p>
    <w:p w14:paraId="33925393" w14:textId="77777777" w:rsidR="002A2EF0" w:rsidRPr="002A2EF0" w:rsidRDefault="002A2EF0" w:rsidP="002A2EF0">
      <w:pPr>
        <w:rPr>
          <w:b/>
          <w:bCs/>
        </w:rPr>
      </w:pPr>
    </w:p>
    <w:p w14:paraId="133B72FB" w14:textId="61053608" w:rsidR="00377C22" w:rsidRPr="00377C22" w:rsidRDefault="00377C22" w:rsidP="00377C22">
      <w:pPr>
        <w:pStyle w:val="ListParagraph"/>
        <w:rPr>
          <w:b/>
          <w:bCs/>
        </w:rPr>
      </w:pPr>
      <w:r w:rsidRPr="00377C22">
        <w:rPr>
          <w:b/>
          <w:bCs/>
        </w:rPr>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lastRenderedPageBreak/>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72FF435D"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sidR="008A2A89">
        <w:rPr>
          <w:b/>
          <w:bCs/>
        </w:rPr>
        <w:t xml:space="preserve"> with less population size 50, for 20 generation. Setting the crossover and mutation probability fixed and population size constant for all generation, that gives great diversity and exploration.</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323BBEB1" w:rsidR="00377C22" w:rsidRDefault="00377C22" w:rsidP="00377C22">
      <w:pPr>
        <w:pStyle w:val="ListParagraph"/>
      </w:pPr>
      <w:proofErr w:type="spellStart"/>
      <w:r>
        <w:t>NGen</w:t>
      </w:r>
      <w:proofErr w:type="spellEnd"/>
      <w:r>
        <w:t xml:space="preserve"> = </w:t>
      </w:r>
      <w:r w:rsidR="008A2A89">
        <w:t>2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87A4159" w14:textId="7477C356" w:rsidR="00B7734B" w:rsidRPr="00F615E7" w:rsidRDefault="00377C22" w:rsidP="00F615E7">
      <w:pPr>
        <w:pStyle w:val="ListParagraph"/>
        <w:rPr>
          <w:b/>
          <w:bCs/>
        </w:rPr>
      </w:pPr>
      <w:r w:rsidRPr="00377C22">
        <w:rPr>
          <w:b/>
          <w:bCs/>
        </w:rPr>
        <w:t>Result of Test 2:</w:t>
      </w:r>
    </w:p>
    <w:p w14:paraId="48972577" w14:textId="77777777" w:rsidR="00377C22" w:rsidRDefault="00377C22" w:rsidP="00B522A2">
      <w:pPr>
        <w:pStyle w:val="ListParagraph"/>
      </w:pPr>
    </w:p>
    <w:p w14:paraId="2933C62B" w14:textId="45BAE08A" w:rsidR="008A2A89" w:rsidRDefault="00FD1BCE" w:rsidP="00B522A2">
      <w:pPr>
        <w:pStyle w:val="ListParagraph"/>
      </w:pPr>
      <w:r>
        <w:t xml:space="preserve">Best inclination and </w:t>
      </w:r>
      <w:proofErr w:type="spellStart"/>
      <w:r>
        <w:t>Raan</w:t>
      </w:r>
      <w:proofErr w:type="spellEnd"/>
      <w:r>
        <w:t xml:space="preserve"> angle for 3 planes</w:t>
      </w:r>
    </w:p>
    <w:p w14:paraId="6001A503" w14:textId="1A4055A5" w:rsidR="008A2A89" w:rsidRPr="008A2A89" w:rsidRDefault="00FD1BCE" w:rsidP="008A2A89">
      <w:pPr>
        <w:pStyle w:val="ListParagraph"/>
      </w:pPr>
      <w:r>
        <w:t xml:space="preserve">Inclination: </w:t>
      </w:r>
      <w:r w:rsidR="008A2A89" w:rsidRPr="008A2A89">
        <w:t>[86.22229025577786, 87.01299475596664, 96.93082591770099]</w:t>
      </w:r>
    </w:p>
    <w:p w14:paraId="12D7EC06" w14:textId="14A6176F" w:rsidR="00FD1BCE" w:rsidRPr="00FD1BCE" w:rsidRDefault="00FD1BCE" w:rsidP="00FD1BCE">
      <w:pPr>
        <w:pStyle w:val="ListParagraph"/>
      </w:pPr>
      <w:proofErr w:type="spellStart"/>
      <w:r>
        <w:t>Raan</w:t>
      </w:r>
      <w:proofErr w:type="spellEnd"/>
      <w:r>
        <w:t xml:space="preserve"> = </w:t>
      </w:r>
      <w:r w:rsidRPr="00FD1BCE">
        <w:t>[163.61694545224185, 141.80832178528414, 166.67088730999177]</w:t>
      </w:r>
    </w:p>
    <w:p w14:paraId="394414F4" w14:textId="00865CA1" w:rsidR="008A2A89" w:rsidRDefault="008A2A89" w:rsidP="00B522A2">
      <w:pPr>
        <w:pStyle w:val="ListParagraph"/>
      </w:pPr>
    </w:p>
    <w:p w14:paraId="2BAC33E0" w14:textId="06F32908" w:rsidR="008A2A89" w:rsidRDefault="00FD1BCE" w:rsidP="00B522A2">
      <w:pPr>
        <w:pStyle w:val="ListParagraph"/>
      </w:pPr>
      <w:r>
        <w:t xml:space="preserve">Best fitness cumulative revisit time </w:t>
      </w:r>
      <w:proofErr w:type="gramStart"/>
      <w:r>
        <w:t xml:space="preserve">of  </w:t>
      </w:r>
      <w:r w:rsidRPr="00FD1BCE">
        <w:t>49320.0</w:t>
      </w:r>
      <w:proofErr w:type="gramEnd"/>
      <w:r>
        <w:t xml:space="preserve"> seconds and cumulative dwell time of  2850.0 seconds when simulating for approximately 1 day.</w:t>
      </w:r>
    </w:p>
    <w:p w14:paraId="6534C5C7" w14:textId="77777777" w:rsidR="00FD1BCE" w:rsidRDefault="00FD1BCE" w:rsidP="00B522A2">
      <w:pPr>
        <w:pStyle w:val="ListParagraph"/>
      </w:pPr>
    </w:p>
    <w:p w14:paraId="2F7EEE58" w14:textId="7260EE62" w:rsidR="008D265C" w:rsidRDefault="00F615E7" w:rsidP="008D265C">
      <w:pPr>
        <w:pStyle w:val="ListParagraph"/>
      </w:pPr>
      <w:r>
        <w:t>“</w:t>
      </w:r>
      <w:r w:rsidR="008D265C" w:rsidRPr="00385F22">
        <w:t>Best fitness cumulative revisit time</w:t>
      </w:r>
      <w:r w:rsidR="008D265C">
        <w:t xml:space="preserve"> </w:t>
      </w:r>
      <w:r w:rsidR="008D265C">
        <w:t>34070.0</w:t>
      </w:r>
      <w:r w:rsidR="008D265C">
        <w:t xml:space="preserve"> seconds and cumulative </w:t>
      </w:r>
      <w:r w:rsidR="008D265C" w:rsidRPr="00385F22">
        <w:t xml:space="preserve">dwell time </w:t>
      </w:r>
      <w:r w:rsidR="008D265C">
        <w:t>11440.0</w:t>
      </w:r>
      <w:r w:rsidR="008D265C">
        <w:t xml:space="preserve"> seconds</w:t>
      </w:r>
      <w:r>
        <w:t>”</w:t>
      </w:r>
    </w:p>
    <w:p w14:paraId="67F7FBAC" w14:textId="76B3613B" w:rsidR="008D265C" w:rsidRDefault="00741889" w:rsidP="00B522A2">
      <w:pPr>
        <w:pStyle w:val="ListParagraph"/>
      </w:pPr>
      <w:r>
        <w:rPr>
          <w:noProof/>
          <w14:ligatures w14:val="standardContextual"/>
        </w:rPr>
        <w:lastRenderedPageBreak/>
        <w:drawing>
          <wp:inline distT="0" distB="0" distL="0" distR="0" wp14:anchorId="5AA5FFBB" wp14:editId="68CE04D2">
            <wp:extent cx="5731510" cy="3275330"/>
            <wp:effectExtent l="0" t="0" r="0" b="1270"/>
            <wp:docPr id="1209966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6625" name="Picture 1209966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FE11111" w14:textId="16C5FCF4" w:rsidR="00741889" w:rsidRDefault="00741889" w:rsidP="00B522A2">
      <w:pPr>
        <w:pStyle w:val="ListParagraph"/>
      </w:pPr>
      <w:r>
        <w:t xml:space="preserve">Fig. </w:t>
      </w:r>
      <w:proofErr w:type="spellStart"/>
      <w:r>
        <w:t>cummelative</w:t>
      </w:r>
      <w:proofErr w:type="spellEnd"/>
      <w:r>
        <w:t xml:space="preserve"> revisit time per individual in each generation </w:t>
      </w:r>
    </w:p>
    <w:p w14:paraId="24E2A899" w14:textId="77777777" w:rsidR="00741889" w:rsidRDefault="00741889" w:rsidP="00B522A2">
      <w:pPr>
        <w:pStyle w:val="ListParagraph"/>
      </w:pPr>
    </w:p>
    <w:p w14:paraId="657FAF23" w14:textId="77777777" w:rsidR="00741889" w:rsidRDefault="00741889" w:rsidP="00B522A2">
      <w:pPr>
        <w:pStyle w:val="ListParagraph"/>
      </w:pPr>
    </w:p>
    <w:p w14:paraId="5A7711A3" w14:textId="77777777" w:rsidR="008D265C" w:rsidRDefault="008D265C" w:rsidP="00B522A2">
      <w:pPr>
        <w:pStyle w:val="ListParagraph"/>
      </w:pPr>
      <w:r>
        <w:rPr>
          <w:noProof/>
          <w14:ligatures w14:val="standardContextual"/>
        </w:rPr>
        <w:drawing>
          <wp:inline distT="0" distB="0" distL="0" distR="0" wp14:anchorId="38684856" wp14:editId="736381F5">
            <wp:extent cx="5731510" cy="3275330"/>
            <wp:effectExtent l="0" t="0" r="0" b="1270"/>
            <wp:docPr id="97183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39487" name="Picture 9718394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0FDD20DE" w14:textId="3184DC10" w:rsidR="008D265C" w:rsidRDefault="007C136D" w:rsidP="007C136D">
      <w:pPr>
        <w:pStyle w:val="ListParagraph"/>
        <w:jc w:val="center"/>
      </w:pPr>
      <w:r>
        <w:t>Fig. cumulative dwell time per individual in generation</w:t>
      </w:r>
    </w:p>
    <w:p w14:paraId="142C454A" w14:textId="77777777" w:rsidR="00741889" w:rsidRDefault="00741889" w:rsidP="007C136D">
      <w:pPr>
        <w:pStyle w:val="ListParagraph"/>
        <w:jc w:val="center"/>
      </w:pPr>
    </w:p>
    <w:p w14:paraId="65C3F369" w14:textId="77777777" w:rsidR="008D265C" w:rsidRDefault="008D265C" w:rsidP="00B522A2">
      <w:pPr>
        <w:pStyle w:val="ListParagraph"/>
      </w:pPr>
    </w:p>
    <w:p w14:paraId="15CD495A" w14:textId="77777777" w:rsidR="008D265C" w:rsidRDefault="008D265C" w:rsidP="00B522A2">
      <w:pPr>
        <w:pStyle w:val="ListParagraph"/>
      </w:pPr>
    </w:p>
    <w:p w14:paraId="7E22C41D" w14:textId="77777777" w:rsidR="008D265C" w:rsidRDefault="008D265C" w:rsidP="00B522A2">
      <w:pPr>
        <w:pStyle w:val="ListParagraph"/>
      </w:pPr>
    </w:p>
    <w:p w14:paraId="1F973E77" w14:textId="77777777" w:rsidR="008D265C" w:rsidRDefault="008D265C" w:rsidP="00B522A2">
      <w:pPr>
        <w:pStyle w:val="ListParagraph"/>
      </w:pPr>
      <w:r>
        <w:rPr>
          <w:noProof/>
          <w14:ligatures w14:val="standardContextual"/>
        </w:rPr>
        <w:lastRenderedPageBreak/>
        <w:drawing>
          <wp:inline distT="0" distB="0" distL="0" distR="0" wp14:anchorId="6061F95B" wp14:editId="33E8EA34">
            <wp:extent cx="5731510" cy="3439160"/>
            <wp:effectExtent l="0" t="0" r="0" b="2540"/>
            <wp:docPr id="142561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15839" name="Picture 1425615839"/>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C0106E8" w14:textId="77777777" w:rsidR="00741889" w:rsidRDefault="00741889" w:rsidP="00B522A2">
      <w:pPr>
        <w:pStyle w:val="ListParagraph"/>
      </w:pPr>
    </w:p>
    <w:p w14:paraId="06806241" w14:textId="77777777" w:rsidR="00741889" w:rsidRDefault="00741889" w:rsidP="00B522A2">
      <w:pPr>
        <w:pStyle w:val="ListParagraph"/>
      </w:pPr>
    </w:p>
    <w:p w14:paraId="48E4DA5D" w14:textId="77777777" w:rsidR="00741889" w:rsidRDefault="00741889" w:rsidP="00B522A2">
      <w:pPr>
        <w:pStyle w:val="ListParagraph"/>
      </w:pPr>
    </w:p>
    <w:p w14:paraId="432368A3" w14:textId="77777777" w:rsidR="00741889" w:rsidRDefault="00741889" w:rsidP="00B522A2">
      <w:pPr>
        <w:pStyle w:val="ListParagraph"/>
      </w:pPr>
    </w:p>
    <w:p w14:paraId="6FBEA007" w14:textId="77777777" w:rsidR="00741889" w:rsidRDefault="00741889" w:rsidP="00B522A2">
      <w:pPr>
        <w:pStyle w:val="ListParagraph"/>
      </w:pPr>
    </w:p>
    <w:p w14:paraId="110433A7" w14:textId="24EC7D7F" w:rsidR="008D265C" w:rsidRDefault="008D265C" w:rsidP="00B522A2">
      <w:pPr>
        <w:pStyle w:val="ListParagraph"/>
      </w:pPr>
      <w:r>
        <w:rPr>
          <w:noProof/>
          <w14:ligatures w14:val="standardContextual"/>
        </w:rPr>
        <w:drawing>
          <wp:inline distT="0" distB="0" distL="0" distR="0" wp14:anchorId="25DF016C" wp14:editId="4A7D7554">
            <wp:extent cx="5731510" cy="3439160"/>
            <wp:effectExtent l="0" t="0" r="0" b="2540"/>
            <wp:docPr id="326204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4838" name="Picture 326204838"/>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8FE96C" w14:textId="77777777" w:rsidR="008D265C" w:rsidRDefault="008D265C" w:rsidP="00B522A2">
      <w:pPr>
        <w:pStyle w:val="ListParagraph"/>
      </w:pPr>
    </w:p>
    <w:p w14:paraId="43569C2D" w14:textId="77777777" w:rsidR="008D265C" w:rsidRDefault="008D265C" w:rsidP="00B522A2">
      <w:pPr>
        <w:pStyle w:val="ListParagraph"/>
      </w:pPr>
    </w:p>
    <w:p w14:paraId="36912614" w14:textId="1AE69826" w:rsidR="008D265C" w:rsidRDefault="008D265C" w:rsidP="00B522A2">
      <w:pPr>
        <w:pStyle w:val="ListParagraph"/>
      </w:pPr>
    </w:p>
    <w:p w14:paraId="57AA8EDC" w14:textId="77777777" w:rsidR="000A5A76" w:rsidRDefault="000A5A76" w:rsidP="00B522A2">
      <w:pPr>
        <w:pStyle w:val="ListParagraph"/>
      </w:pPr>
    </w:p>
    <w:p w14:paraId="7CF2CEB6" w14:textId="77777777" w:rsidR="000A5A76" w:rsidRDefault="000A5A76" w:rsidP="00B522A2">
      <w:pPr>
        <w:pStyle w:val="ListParagraph"/>
      </w:pPr>
    </w:p>
    <w:p w14:paraId="00799751" w14:textId="77777777" w:rsidR="000A5A76" w:rsidRDefault="000A5A76" w:rsidP="00B522A2">
      <w:pPr>
        <w:pStyle w:val="ListParagraph"/>
      </w:pPr>
    </w:p>
    <w:p w14:paraId="7E77244A" w14:textId="57BF74CA" w:rsidR="000A5A76" w:rsidRDefault="000A5A76" w:rsidP="000A5A76">
      <w:pPr>
        <w:pStyle w:val="ListParagraph"/>
        <w:rPr>
          <w:b/>
          <w:bCs/>
        </w:rPr>
      </w:pPr>
      <w:r w:rsidRPr="00377C22">
        <w:rPr>
          <w:b/>
          <w:bCs/>
        </w:rPr>
        <w:lastRenderedPageBreak/>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r w:rsidR="00986AE4">
        <w:rPr>
          <w:b/>
          <w:bCs/>
        </w:rPr>
        <w:t>dynamically</w:t>
      </w:r>
      <w:r>
        <w:rPr>
          <w:b/>
          <w:bCs/>
        </w:rPr>
        <w:t xml:space="preserve"> for population of 50 with 40 generation</w:t>
      </w:r>
    </w:p>
    <w:p w14:paraId="3BB825FE" w14:textId="219FE11F" w:rsidR="000A5A76" w:rsidRDefault="00986AE4" w:rsidP="000A5A76">
      <w:pPr>
        <w:rPr>
          <w:b/>
          <w:bCs/>
        </w:rPr>
      </w:pPr>
      <w:r>
        <w:rPr>
          <w:b/>
          <w:bCs/>
        </w:rPr>
        <w:tab/>
      </w:r>
    </w:p>
    <w:p w14:paraId="7E0D7FED" w14:textId="5F509B1D" w:rsidR="00E91A3B" w:rsidRDefault="00E91A3B" w:rsidP="000A5A76">
      <w:pPr>
        <w:rPr>
          <w:b/>
          <w:bCs/>
        </w:rPr>
      </w:pPr>
      <w:r>
        <w:rPr>
          <w:b/>
          <w:bCs/>
        </w:rPr>
        <w:t xml:space="preserve">In this test We applied the </w:t>
      </w:r>
      <w:proofErr w:type="spellStart"/>
      <w:r>
        <w:rPr>
          <w:b/>
          <w:bCs/>
        </w:rPr>
        <w:t>eamucommalambda</w:t>
      </w:r>
      <w:proofErr w:type="spellEnd"/>
      <w:r>
        <w:rPr>
          <w:b/>
          <w:bCs/>
        </w:rPr>
        <w:t xml:space="preserve"> (</w:t>
      </w:r>
      <m:oMath>
        <m:r>
          <m:rPr>
            <m:sty m:val="bi"/>
          </m:rPr>
          <w:rPr>
            <w:rFonts w:ascii="Cambria Math" w:hAnsi="Cambria Math"/>
          </w:rPr>
          <m:t xml:space="preserve">μ,λ) </m:t>
        </m:r>
      </m:oMath>
      <w:r>
        <w:rPr>
          <w:b/>
          <w:bCs/>
        </w:rPr>
        <w:t xml:space="preserve">concept, where </w:t>
      </w:r>
      <w:r w:rsidR="004C206B" w:rsidRPr="004C206B">
        <w:rPr>
          <w:b/>
          <w:bCs/>
        </w:rPr>
        <w:t>the next generation population is selected from only the offspring</w:t>
      </w:r>
      <w:r w:rsidR="004C206B">
        <w:rPr>
          <w:b/>
          <w:bCs/>
        </w:rPr>
        <w:t>.</w:t>
      </w:r>
      <w:r>
        <w:rPr>
          <w:b/>
          <w:bCs/>
        </w:rPr>
        <w:t xml:space="preserve"> </w:t>
      </w:r>
      <w:r w:rsidR="004C206B">
        <w:rPr>
          <w:b/>
          <w:bCs/>
        </w:rPr>
        <w:t>The</w:t>
      </w:r>
      <w:r>
        <w:rPr>
          <w:b/>
          <w:bCs/>
        </w:rPr>
        <w:t xml:space="preserve"> population sizes (mu) </w:t>
      </w:r>
      <w:proofErr w:type="gramStart"/>
      <w:r>
        <w:rPr>
          <w:b/>
          <w:bCs/>
        </w:rPr>
        <w:t>is</w:t>
      </w:r>
      <w:proofErr w:type="gramEnd"/>
      <w:r>
        <w:rPr>
          <w:b/>
          <w:bCs/>
        </w:rPr>
        <w:t xml:space="preserve"> also decrease by 5%</w:t>
      </w:r>
      <w:r w:rsidR="004C206B">
        <w:rPr>
          <w:b/>
          <w:bCs/>
        </w:rPr>
        <w:t>, to the minimum value of mu</w:t>
      </w:r>
      <w:r>
        <w:rPr>
          <w:b/>
          <w:bCs/>
        </w:rPr>
        <w:t xml:space="preserve"> </w:t>
      </w:r>
      <w:r w:rsidR="004C206B">
        <w:rPr>
          <w:b/>
          <w:bCs/>
        </w:rPr>
        <w:t>per</w:t>
      </w:r>
      <w:r>
        <w:rPr>
          <w:b/>
          <w:bCs/>
        </w:rPr>
        <w:t xml:space="preserve"> generation to reduce computing cost</w:t>
      </w:r>
      <w:r w:rsidR="004C206B">
        <w:rPr>
          <w:b/>
          <w:bCs/>
        </w:rPr>
        <w:t xml:space="preserve"> and time</w:t>
      </w:r>
      <w:r>
        <w:rPr>
          <w:b/>
          <w:bCs/>
        </w:rPr>
        <w:t>.</w:t>
      </w:r>
    </w:p>
    <w:p w14:paraId="5FD7260D" w14:textId="77777777" w:rsidR="00E91A3B" w:rsidRDefault="00E91A3B" w:rsidP="000A5A76">
      <w:pPr>
        <w:rPr>
          <w:b/>
          <w:bCs/>
        </w:rPr>
      </w:pPr>
    </w:p>
    <w:p w14:paraId="437021B8" w14:textId="77777777" w:rsidR="00986AE4" w:rsidRPr="002A2EF0" w:rsidRDefault="00986AE4" w:rsidP="00986AE4">
      <w:pPr>
        <w:ind w:left="720"/>
      </w:pPr>
      <w:r w:rsidRPr="002A2EF0">
        <w:t>Here we have the parameters that influences the update in population sizes, and number of offsprings each generation.</w:t>
      </w:r>
    </w:p>
    <w:p w14:paraId="3FCA57DA" w14:textId="77777777" w:rsidR="00986AE4" w:rsidRDefault="00986AE4" w:rsidP="00986AE4">
      <w:pPr>
        <w:ind w:left="720"/>
      </w:pPr>
      <w:proofErr w:type="gramStart"/>
      <w:r w:rsidRPr="002A2EF0">
        <w:t xml:space="preserve">  </w:t>
      </w:r>
      <w:proofErr w:type="spellStart"/>
      <w:r w:rsidRPr="002A2EF0">
        <w:t>initial</w:t>
      </w:r>
      <w:proofErr w:type="gramEnd"/>
      <w:r w:rsidRPr="002A2EF0">
        <w:t>_mu</w:t>
      </w:r>
      <w:proofErr w:type="spellEnd"/>
      <w:r w:rsidRPr="002A2EF0">
        <w:t>: The initial population size.</w:t>
      </w:r>
    </w:p>
    <w:p w14:paraId="68276E9F" w14:textId="132FADA6" w:rsidR="00A847BE" w:rsidRPr="00A847BE" w:rsidRDefault="00A847BE" w:rsidP="00986AE4">
      <w:pPr>
        <w:ind w:left="720"/>
      </w:pPr>
      <w:proofErr w:type="gramStart"/>
      <w:r>
        <w:t>mu :</w:t>
      </w:r>
      <w:proofErr w:type="gramEnd"/>
      <w:r w:rsidRPr="00A847BE">
        <w:t xml:space="preserve"> </w:t>
      </w:r>
      <w:r w:rsidRPr="00A847BE">
        <w:t>The number of individuals to select for the next generation.</w:t>
      </w:r>
    </w:p>
    <w:p w14:paraId="50990F06" w14:textId="77777777" w:rsidR="00986AE4" w:rsidRPr="002A2EF0" w:rsidRDefault="00986AE4" w:rsidP="00986AE4">
      <w:pPr>
        <w:ind w:left="720"/>
      </w:pPr>
      <w:proofErr w:type="gramStart"/>
      <w:r w:rsidRPr="002A2EF0">
        <w:t xml:space="preserve">  </w:t>
      </w:r>
      <w:proofErr w:type="spellStart"/>
      <w:r w:rsidRPr="002A2EF0">
        <w:t>min</w:t>
      </w:r>
      <w:proofErr w:type="gramEnd"/>
      <w:r w:rsidRPr="002A2EF0">
        <w:t>_mu</w:t>
      </w:r>
      <w:proofErr w:type="spellEnd"/>
      <w:r w:rsidRPr="002A2EF0">
        <w:t>: The minimum population size.</w:t>
      </w:r>
    </w:p>
    <w:p w14:paraId="1AE2484D" w14:textId="77777777" w:rsidR="00986AE4" w:rsidRPr="002A2EF0" w:rsidRDefault="00986AE4" w:rsidP="00986AE4">
      <w:pPr>
        <w:ind w:left="720"/>
      </w:pPr>
      <w:proofErr w:type="gramStart"/>
      <w:r w:rsidRPr="002A2EF0">
        <w:t xml:space="preserve">  </w:t>
      </w:r>
      <w:proofErr w:type="spellStart"/>
      <w:r w:rsidRPr="002A2EF0">
        <w:t>decrease</w:t>
      </w:r>
      <w:proofErr w:type="gramEnd"/>
      <w:r w:rsidRPr="002A2EF0">
        <w:t>_rate</w:t>
      </w:r>
      <w:proofErr w:type="spellEnd"/>
      <w:r w:rsidRPr="002A2EF0">
        <w:t>: The number of individuals to decrease per generation.</w:t>
      </w:r>
    </w:p>
    <w:p w14:paraId="75FC73C2" w14:textId="62FC651D" w:rsidR="00986AE4" w:rsidRDefault="00986AE4" w:rsidP="00986AE4">
      <w:pPr>
        <w:ind w:left="720"/>
      </w:pPr>
      <w:proofErr w:type="gramStart"/>
      <w:r w:rsidRPr="002A2EF0">
        <w:t>  lambda</w:t>
      </w:r>
      <w:proofErr w:type="gramEnd"/>
      <w:r w:rsidRPr="002A2EF0">
        <w:t>_: The number of offspring generated each generation.</w:t>
      </w:r>
      <w:r w:rsidR="00BA44D6">
        <w:t xml:space="preserve"> Lam</w:t>
      </w:r>
      <w:r w:rsidR="00F615E7">
        <w:t>b</w:t>
      </w:r>
      <w:r w:rsidR="00BA44D6">
        <w:t>da &gt;= mu</w:t>
      </w:r>
    </w:p>
    <w:p w14:paraId="436A1B4B" w14:textId="77777777" w:rsidR="00BA44D6" w:rsidRDefault="00BA44D6" w:rsidP="00986AE4">
      <w:pPr>
        <w:ind w:left="720"/>
      </w:pPr>
    </w:p>
    <w:p w14:paraId="716A0C4A" w14:textId="0D893E3C" w:rsidR="00BA44D6" w:rsidRDefault="00BA44D6" w:rsidP="00986AE4">
      <w:pPr>
        <w:ind w:left="720"/>
      </w:pPr>
      <w:r>
        <w:t>Parameter</w:t>
      </w:r>
    </w:p>
    <w:p w14:paraId="056DDE9B" w14:textId="2548DEAF" w:rsidR="00BA44D6" w:rsidRDefault="00BA44D6" w:rsidP="00986AE4">
      <w:pPr>
        <w:ind w:left="720"/>
      </w:pPr>
      <w:r>
        <w:t xml:space="preserve">Initial crossover probability = 0.7 </w:t>
      </w:r>
      <w:proofErr w:type="spellStart"/>
      <w:r>
        <w:t>dynamicly</w:t>
      </w:r>
      <w:proofErr w:type="spellEnd"/>
      <w:r>
        <w:t xml:space="preserve"> decreasing with </w:t>
      </w:r>
      <w:proofErr w:type="spellStart"/>
      <w:r>
        <w:t>genereation</w:t>
      </w:r>
      <w:proofErr w:type="spellEnd"/>
      <w:r>
        <w:t>, allow exploration</w:t>
      </w:r>
    </w:p>
    <w:p w14:paraId="47A7FD7C" w14:textId="755E60BA" w:rsidR="00BA44D6" w:rsidRDefault="00BA44D6" w:rsidP="00986AE4">
      <w:pPr>
        <w:ind w:left="720"/>
      </w:pPr>
      <w:r>
        <w:t xml:space="preserve">Initial mutation probability = 0.2. dynamically increasing with generation, allow diversity </w:t>
      </w:r>
    </w:p>
    <w:p w14:paraId="7BA43CDE" w14:textId="77777777" w:rsidR="00BA44D6" w:rsidRDefault="00BA44D6" w:rsidP="00986AE4">
      <w:pPr>
        <w:ind w:left="720"/>
      </w:pPr>
    </w:p>
    <w:p w14:paraId="6EF4C827" w14:textId="275F42C6" w:rsidR="00BA44D6" w:rsidRDefault="00BA44D6" w:rsidP="00986AE4">
      <w:pPr>
        <w:ind w:left="720"/>
      </w:pPr>
      <w:r>
        <w:t xml:space="preserve">Outcome: </w:t>
      </w:r>
    </w:p>
    <w:p w14:paraId="5CD43F6F" w14:textId="3CB65D6C" w:rsidR="00BA44D6" w:rsidRDefault="00BA44D6" w:rsidP="00BA44D6">
      <w:pPr>
        <w:pStyle w:val="ListParagraph"/>
      </w:pPr>
      <w:r>
        <w:t>Best inclination and R</w:t>
      </w:r>
      <w:r>
        <w:t>AAN</w:t>
      </w:r>
      <w:r>
        <w:t xml:space="preserve"> angle for 3 planes</w:t>
      </w:r>
    </w:p>
    <w:p w14:paraId="0DE61425" w14:textId="77777777" w:rsidR="00BA44D6" w:rsidRPr="00BA44D6" w:rsidRDefault="00BA44D6" w:rsidP="00BA44D6">
      <w:pPr>
        <w:pStyle w:val="ListParagraph"/>
      </w:pPr>
      <w:r>
        <w:t xml:space="preserve">Inclination: </w:t>
      </w:r>
      <w:r w:rsidRPr="00BA44D6">
        <w:t>[99.34108805931591, 121.76238824637625, 110.12169502075129]</w:t>
      </w:r>
    </w:p>
    <w:p w14:paraId="55926AB4" w14:textId="4E9F8E9B" w:rsidR="00BA44D6" w:rsidRPr="008A2A89" w:rsidRDefault="00BA44D6" w:rsidP="00BA44D6">
      <w:pPr>
        <w:pStyle w:val="ListParagraph"/>
      </w:pPr>
    </w:p>
    <w:p w14:paraId="42B3A256" w14:textId="77777777" w:rsidR="00BA44D6" w:rsidRPr="00BA44D6" w:rsidRDefault="00BA44D6" w:rsidP="00BA44D6">
      <w:pPr>
        <w:pStyle w:val="ListParagraph"/>
      </w:pPr>
      <w:r>
        <w:t>R</w:t>
      </w:r>
      <w:r>
        <w:t>AAN</w:t>
      </w:r>
      <w:r>
        <w:t xml:space="preserve"> = </w:t>
      </w:r>
      <w:r w:rsidRPr="00BA44D6">
        <w:t>[189.10910461827805, 185.22904706307273, 193.28992953380373]</w:t>
      </w:r>
    </w:p>
    <w:p w14:paraId="3EB4FA03" w14:textId="77777777" w:rsidR="00BA44D6" w:rsidRDefault="00BA44D6" w:rsidP="00BA44D6"/>
    <w:p w14:paraId="3FE826B9" w14:textId="657A1EF3" w:rsidR="00BA44D6" w:rsidRDefault="00BA44D6" w:rsidP="00BA44D6">
      <w:pPr>
        <w:pStyle w:val="ListParagraph"/>
      </w:pPr>
      <w:r>
        <w:t xml:space="preserve">Final </w:t>
      </w:r>
      <w:r>
        <w:t xml:space="preserve">Best fitness cumulative revisit time of </w:t>
      </w:r>
      <w:r w:rsidRPr="00BA44D6">
        <w:t>48790.0</w:t>
      </w:r>
      <w:r>
        <w:t xml:space="preserve"> </w:t>
      </w:r>
      <w:r>
        <w:t xml:space="preserve">seconds and cumulative dwell time </w:t>
      </w:r>
      <w:proofErr w:type="gramStart"/>
      <w:r>
        <w:t xml:space="preserve">of  </w:t>
      </w:r>
      <w:r w:rsidRPr="00BA44D6">
        <w:t>3280.0</w:t>
      </w:r>
      <w:proofErr w:type="gramEnd"/>
      <w:r>
        <w:t xml:space="preserve"> </w:t>
      </w:r>
      <w:r>
        <w:t>seconds when simulating for approximately 1 day.</w:t>
      </w:r>
      <w:r>
        <w:t xml:space="preserve"> </w:t>
      </w:r>
    </w:p>
    <w:p w14:paraId="419DDFBE" w14:textId="77777777" w:rsidR="00BA44D6" w:rsidRPr="002A2EF0" w:rsidRDefault="00BA44D6" w:rsidP="00986AE4">
      <w:pPr>
        <w:ind w:left="720"/>
      </w:pPr>
    </w:p>
    <w:p w14:paraId="72BCA2CB" w14:textId="77777777" w:rsidR="00E91A3B" w:rsidRDefault="00BA44D6" w:rsidP="000A5A76">
      <w:pPr>
        <w:rPr>
          <w:b/>
          <w:bCs/>
        </w:rPr>
      </w:pPr>
      <w:r>
        <w:rPr>
          <w:b/>
          <w:bCs/>
        </w:rPr>
        <w:lastRenderedPageBreak/>
        <w:tab/>
      </w:r>
      <w:r w:rsidR="00E91A3B">
        <w:rPr>
          <w:b/>
          <w:bCs/>
          <w:noProof/>
          <w14:ligatures w14:val="standardContextual"/>
        </w:rPr>
        <w:drawing>
          <wp:inline distT="0" distB="0" distL="0" distR="0" wp14:anchorId="0B69A758" wp14:editId="17A7BFBB">
            <wp:extent cx="5731510" cy="3275330"/>
            <wp:effectExtent l="0" t="0" r="0" b="1270"/>
            <wp:docPr id="16601033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03339" name="Picture 16601033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EFF4188" w14:textId="120E3F6B" w:rsidR="00E91A3B" w:rsidRDefault="00FE412A" w:rsidP="00BD212C">
      <w:pPr>
        <w:jc w:val="center"/>
        <w:rPr>
          <w:b/>
          <w:bCs/>
        </w:rPr>
      </w:pPr>
      <w:r>
        <w:rPr>
          <w:b/>
          <w:bCs/>
        </w:rPr>
        <w:t>Fig. cumulative dwell time of individual over generations</w:t>
      </w:r>
    </w:p>
    <w:p w14:paraId="2C12A8EA" w14:textId="77777777" w:rsidR="00E91A3B" w:rsidRDefault="00E91A3B" w:rsidP="000A5A76">
      <w:pPr>
        <w:rPr>
          <w:b/>
          <w:bCs/>
        </w:rPr>
      </w:pPr>
    </w:p>
    <w:p w14:paraId="507DE653" w14:textId="77777777" w:rsidR="00E91A3B" w:rsidRDefault="00E91A3B" w:rsidP="000A5A76">
      <w:pPr>
        <w:rPr>
          <w:b/>
          <w:bCs/>
        </w:rPr>
      </w:pPr>
    </w:p>
    <w:p w14:paraId="53DCD1CE" w14:textId="62E6EF79" w:rsidR="00986AE4" w:rsidRPr="000A5A76" w:rsidRDefault="00E91A3B" w:rsidP="000A5A76">
      <w:pPr>
        <w:rPr>
          <w:b/>
          <w:bCs/>
        </w:rPr>
      </w:pPr>
      <w:r>
        <w:rPr>
          <w:b/>
          <w:bCs/>
          <w:noProof/>
          <w14:ligatures w14:val="standardContextual"/>
        </w:rPr>
        <w:drawing>
          <wp:inline distT="0" distB="0" distL="0" distR="0" wp14:anchorId="591F74BB" wp14:editId="5BDBBB27">
            <wp:extent cx="5731510" cy="3275330"/>
            <wp:effectExtent l="0" t="0" r="0" b="1270"/>
            <wp:docPr id="17728407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0760" name="Picture 177284076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DEFAED5" w14:textId="5E3CC867" w:rsidR="000A5A76" w:rsidRDefault="00FE412A" w:rsidP="00FE412A">
      <w:pPr>
        <w:pStyle w:val="ListParagraph"/>
        <w:jc w:val="center"/>
        <w:rPr>
          <w:b/>
          <w:bCs/>
        </w:rPr>
      </w:pPr>
      <w:r>
        <w:rPr>
          <w:b/>
          <w:bCs/>
        </w:rPr>
        <w:t>Fig. cumulative revisit time of individual over generation</w:t>
      </w:r>
    </w:p>
    <w:p w14:paraId="3E2C7049" w14:textId="77777777" w:rsidR="00FE412A" w:rsidRDefault="00FE412A" w:rsidP="00FE412A">
      <w:pPr>
        <w:pStyle w:val="ListParagraph"/>
        <w:jc w:val="center"/>
        <w:rPr>
          <w:b/>
          <w:bCs/>
        </w:rPr>
      </w:pPr>
    </w:p>
    <w:p w14:paraId="28C7FEAF" w14:textId="77777777" w:rsidR="00FE412A" w:rsidRDefault="00FE412A" w:rsidP="00FE412A">
      <w:pPr>
        <w:pStyle w:val="ListParagraph"/>
        <w:jc w:val="center"/>
        <w:rPr>
          <w:b/>
          <w:bCs/>
        </w:rPr>
      </w:pPr>
    </w:p>
    <w:p w14:paraId="705CE3D1" w14:textId="388940FA" w:rsidR="00FE412A" w:rsidRDefault="00FE412A" w:rsidP="00FE412A">
      <w:pPr>
        <w:pStyle w:val="ListParagraph"/>
        <w:jc w:val="center"/>
        <w:rPr>
          <w:b/>
          <w:bCs/>
        </w:rPr>
      </w:pPr>
      <w:r>
        <w:rPr>
          <w:b/>
          <w:bCs/>
          <w:noProof/>
          <w14:ligatures w14:val="standardContextual"/>
        </w:rPr>
        <w:lastRenderedPageBreak/>
        <w:drawing>
          <wp:inline distT="0" distB="0" distL="0" distR="0" wp14:anchorId="048E8619" wp14:editId="4FF5C8A4">
            <wp:extent cx="5731510" cy="2865755"/>
            <wp:effectExtent l="0" t="0" r="0" b="4445"/>
            <wp:docPr id="10660117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011776" name="Picture 1066011776"/>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A7A2F8" w14:textId="4443721D" w:rsidR="00FE412A" w:rsidRDefault="00FE412A" w:rsidP="00FE412A">
      <w:pPr>
        <w:pStyle w:val="ListParagraph"/>
        <w:jc w:val="center"/>
        <w:rPr>
          <w:b/>
          <w:bCs/>
        </w:rPr>
      </w:pPr>
      <w:r>
        <w:rPr>
          <w:b/>
          <w:bCs/>
        </w:rPr>
        <w:t>Fig. Analysing top 5 fitness values (cum. Dwell time and revisit time) in each generation</w:t>
      </w:r>
    </w:p>
    <w:p w14:paraId="6C58C54A" w14:textId="77777777" w:rsidR="00FE412A" w:rsidRDefault="00FE412A" w:rsidP="00FE412A">
      <w:pPr>
        <w:pStyle w:val="ListParagraph"/>
        <w:jc w:val="center"/>
        <w:rPr>
          <w:b/>
          <w:bCs/>
        </w:rPr>
      </w:pPr>
    </w:p>
    <w:p w14:paraId="70EA74C7" w14:textId="6C2487F2" w:rsidR="00FE412A" w:rsidRDefault="00FE412A" w:rsidP="00FE412A">
      <w:pPr>
        <w:pStyle w:val="ListParagraph"/>
        <w:jc w:val="center"/>
        <w:rPr>
          <w:b/>
          <w:bCs/>
        </w:rPr>
      </w:pPr>
      <w:r>
        <w:rPr>
          <w:b/>
          <w:bCs/>
          <w:noProof/>
          <w14:ligatures w14:val="standardContextual"/>
        </w:rPr>
        <w:drawing>
          <wp:inline distT="0" distB="0" distL="0" distR="0" wp14:anchorId="50803A5C" wp14:editId="3B2359DD">
            <wp:extent cx="5731510" cy="4166870"/>
            <wp:effectExtent l="0" t="0" r="0" b="0"/>
            <wp:docPr id="309430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43054" name="Picture 3094305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6870"/>
                    </a:xfrm>
                    <a:prstGeom prst="rect">
                      <a:avLst/>
                    </a:prstGeom>
                  </pic:spPr>
                </pic:pic>
              </a:graphicData>
            </a:graphic>
          </wp:inline>
        </w:drawing>
      </w:r>
    </w:p>
    <w:p w14:paraId="2BFCD6B2" w14:textId="71DE07CF" w:rsidR="00FE412A" w:rsidRDefault="00FE412A" w:rsidP="00FE412A">
      <w:pPr>
        <w:pStyle w:val="ListParagraph"/>
        <w:jc w:val="center"/>
        <w:rPr>
          <w:b/>
          <w:bCs/>
        </w:rPr>
      </w:pPr>
      <w:r>
        <w:rPr>
          <w:b/>
          <w:bCs/>
        </w:rPr>
        <w:t>Fig. Relational graph between top 5 best fit cum dwell time and revisit time per generation</w:t>
      </w:r>
    </w:p>
    <w:p w14:paraId="3790891C" w14:textId="77777777" w:rsidR="00E91A3B" w:rsidRDefault="00E91A3B" w:rsidP="000A5A76">
      <w:pPr>
        <w:pStyle w:val="ListParagraph"/>
        <w:rPr>
          <w:b/>
          <w:bCs/>
        </w:rPr>
      </w:pPr>
      <w:r>
        <w:rPr>
          <w:b/>
          <w:bCs/>
          <w:noProof/>
          <w14:ligatures w14:val="standardContextual"/>
        </w:rPr>
        <w:lastRenderedPageBreak/>
        <w:drawing>
          <wp:inline distT="0" distB="0" distL="0" distR="0" wp14:anchorId="7606611B" wp14:editId="615EA019">
            <wp:extent cx="5731510" cy="3439160"/>
            <wp:effectExtent l="0" t="0" r="0" b="2540"/>
            <wp:docPr id="880989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89085" name="Picture 880989085"/>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C6FBDA" w14:textId="21827D19" w:rsidR="00E91A3B" w:rsidRDefault="00E91A3B" w:rsidP="00E91A3B">
      <w:pPr>
        <w:pStyle w:val="ListParagraph"/>
        <w:jc w:val="center"/>
        <w:rPr>
          <w:b/>
          <w:bCs/>
        </w:rPr>
      </w:pPr>
      <w:r>
        <w:rPr>
          <w:b/>
          <w:bCs/>
        </w:rPr>
        <w:t>Fig. final population fitness</w:t>
      </w:r>
    </w:p>
    <w:p w14:paraId="5C3C38D7" w14:textId="77777777" w:rsidR="00E91A3B" w:rsidRDefault="00E91A3B" w:rsidP="000A5A76">
      <w:pPr>
        <w:pStyle w:val="ListParagraph"/>
        <w:rPr>
          <w:b/>
          <w:bCs/>
        </w:rPr>
      </w:pPr>
    </w:p>
    <w:p w14:paraId="58454614" w14:textId="77777777" w:rsidR="00E91A3B" w:rsidRDefault="00E91A3B" w:rsidP="000A5A76">
      <w:pPr>
        <w:pStyle w:val="ListParagraph"/>
        <w:rPr>
          <w:b/>
          <w:bCs/>
        </w:rPr>
      </w:pPr>
    </w:p>
    <w:p w14:paraId="72F2B745" w14:textId="250E7AFA" w:rsidR="005B46CA" w:rsidRDefault="00E91A3B" w:rsidP="000A5A76">
      <w:pPr>
        <w:pStyle w:val="ListParagraph"/>
        <w:rPr>
          <w:b/>
          <w:bCs/>
        </w:rPr>
      </w:pPr>
      <w:r>
        <w:rPr>
          <w:b/>
          <w:bCs/>
          <w:noProof/>
          <w14:ligatures w14:val="standardContextual"/>
        </w:rPr>
        <w:drawing>
          <wp:inline distT="0" distB="0" distL="0" distR="0" wp14:anchorId="6A4D3211" wp14:editId="166B14ED">
            <wp:extent cx="5731510" cy="4298950"/>
            <wp:effectExtent l="0" t="0" r="0" b="6350"/>
            <wp:docPr id="359671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71929" name="Picture 359671929"/>
                    <pic:cNvPicPr/>
                  </pic:nvPicPr>
                  <pic:blipFill>
                    <a:blip r:embed="rId2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DFD9DFE" w14:textId="222E4DFE" w:rsidR="00E91A3B" w:rsidRDefault="00E91A3B" w:rsidP="00E91A3B">
      <w:pPr>
        <w:pStyle w:val="ListParagraph"/>
        <w:jc w:val="center"/>
        <w:rPr>
          <w:b/>
          <w:bCs/>
        </w:rPr>
      </w:pPr>
      <w:r>
        <w:rPr>
          <w:b/>
          <w:bCs/>
        </w:rPr>
        <w:t>Fig. number of population individuals per generation</w:t>
      </w:r>
    </w:p>
    <w:p w14:paraId="60543ED6" w14:textId="77777777" w:rsidR="005B46CA" w:rsidRDefault="005B46CA" w:rsidP="000A5A76">
      <w:pPr>
        <w:pStyle w:val="ListParagraph"/>
        <w:rPr>
          <w:b/>
          <w:bCs/>
        </w:rPr>
      </w:pPr>
    </w:p>
    <w:p w14:paraId="38C0481F" w14:textId="77777777" w:rsidR="000A5A76" w:rsidRDefault="000A5A76" w:rsidP="000A5A76">
      <w:pPr>
        <w:pStyle w:val="ListParagraph"/>
        <w:rPr>
          <w:b/>
          <w:bCs/>
        </w:rPr>
      </w:pPr>
    </w:p>
    <w:p w14:paraId="389078FF" w14:textId="5D39BE3D" w:rsidR="00FE412A" w:rsidRDefault="00FE412A" w:rsidP="000A5A76">
      <w:pPr>
        <w:pStyle w:val="ListParagraph"/>
        <w:rPr>
          <w:b/>
          <w:bCs/>
        </w:rPr>
      </w:pPr>
      <w:r>
        <w:rPr>
          <w:b/>
          <w:bCs/>
        </w:rPr>
        <w:lastRenderedPageBreak/>
        <w:t xml:space="preserve">Test4: NSGA3 Optimizer, for </w:t>
      </w:r>
      <w:r w:rsidR="0005485D">
        <w:rPr>
          <w:b/>
          <w:bCs/>
        </w:rPr>
        <w:t xml:space="preserve">best fit inclination angle and </w:t>
      </w:r>
      <w:proofErr w:type="spellStart"/>
      <w:r w:rsidR="0005485D">
        <w:rPr>
          <w:b/>
          <w:bCs/>
        </w:rPr>
        <w:t>rran</w:t>
      </w:r>
      <w:proofErr w:type="spellEnd"/>
      <w:r w:rsidR="0005485D">
        <w:rPr>
          <w:b/>
          <w:bCs/>
        </w:rPr>
        <w:t xml:space="preserve"> angle for the constellation of 3 plane and 4 satellite in each plane. The test applies with </w:t>
      </w:r>
      <w:proofErr w:type="spellStart"/>
      <w:r w:rsidR="0005485D">
        <w:rPr>
          <w:b/>
          <w:bCs/>
        </w:rPr>
        <w:t>eaMuPlusLambda</w:t>
      </w:r>
      <w:proofErr w:type="spellEnd"/>
      <w:r w:rsidR="0005485D">
        <w:rPr>
          <w:b/>
          <w:bCs/>
        </w:rPr>
        <w:t xml:space="preserve"> concept, where new generation is updated from the combination of best population and offspring</w:t>
      </w:r>
      <w:r w:rsidR="00205F12">
        <w:rPr>
          <w:b/>
          <w:bCs/>
        </w:rPr>
        <w:t>. T</w:t>
      </w:r>
      <w:r w:rsidR="0005485D">
        <w:rPr>
          <w:b/>
          <w:bCs/>
        </w:rPr>
        <w:t xml:space="preserve">he population size (mu) </w:t>
      </w:r>
      <w:r w:rsidR="00205F12">
        <w:rPr>
          <w:b/>
          <w:bCs/>
        </w:rPr>
        <w:t xml:space="preserve">is kept reduced </w:t>
      </w:r>
      <w:r w:rsidR="0005485D">
        <w:rPr>
          <w:b/>
          <w:bCs/>
        </w:rPr>
        <w:t xml:space="preserve">by 5% per generation, till the minimum of individual size </w:t>
      </w:r>
      <w:r w:rsidR="00205F12">
        <w:rPr>
          <w:b/>
          <w:bCs/>
        </w:rPr>
        <w:t>2</w:t>
      </w:r>
      <w:r w:rsidR="0005485D">
        <w:rPr>
          <w:b/>
          <w:bCs/>
        </w:rPr>
        <w:t>0</w:t>
      </w:r>
      <w:r w:rsidR="00205F12">
        <w:rPr>
          <w:b/>
          <w:bCs/>
        </w:rPr>
        <w:t xml:space="preserve"> </w:t>
      </w:r>
      <w:proofErr w:type="gramStart"/>
      <w:r w:rsidR="00205F12">
        <w:rPr>
          <w:b/>
          <w:bCs/>
        </w:rPr>
        <w:t>in order to</w:t>
      </w:r>
      <w:proofErr w:type="gramEnd"/>
      <w:r w:rsidR="00205F12">
        <w:rPr>
          <w:b/>
          <w:bCs/>
        </w:rPr>
        <w:t xml:space="preserve"> reduce the computation cost and time. </w:t>
      </w:r>
      <w:r w:rsidR="0005485D">
        <w:rPr>
          <w:b/>
          <w:bCs/>
        </w:rPr>
        <w:t xml:space="preserve">Starting the crossover probability high with 0.9 and keep downgrading with generation, so the algorithm </w:t>
      </w:r>
      <w:proofErr w:type="gramStart"/>
      <w:r w:rsidR="0005485D">
        <w:rPr>
          <w:b/>
          <w:bCs/>
        </w:rPr>
        <w:t>explore</w:t>
      </w:r>
      <w:proofErr w:type="gramEnd"/>
      <w:r w:rsidR="0005485D">
        <w:rPr>
          <w:b/>
          <w:bCs/>
        </w:rPr>
        <w:t xml:space="preserve"> in earlier phase. And the mutation probability </w:t>
      </w:r>
      <w:proofErr w:type="gramStart"/>
      <w:r w:rsidR="0005485D">
        <w:rPr>
          <w:b/>
          <w:bCs/>
        </w:rPr>
        <w:t>initialize</w:t>
      </w:r>
      <w:proofErr w:type="gramEnd"/>
      <w:r w:rsidR="0005485D">
        <w:rPr>
          <w:b/>
          <w:bCs/>
        </w:rPr>
        <w:t xml:space="preserve"> with 0.05 and keep increasing with generation, so the algorithm diversify later.</w:t>
      </w:r>
      <w:r w:rsidR="00205F12">
        <w:rPr>
          <w:b/>
          <w:bCs/>
        </w:rPr>
        <w:t xml:space="preserve"> The experiment includes the initial population of size 50 and iterated over for 40 generation.</w:t>
      </w:r>
    </w:p>
    <w:p w14:paraId="5014F06C" w14:textId="77777777" w:rsidR="0005485D" w:rsidRDefault="0005485D" w:rsidP="000A5A76">
      <w:pPr>
        <w:pStyle w:val="ListParagraph"/>
        <w:rPr>
          <w:b/>
          <w:bCs/>
        </w:rPr>
      </w:pPr>
    </w:p>
    <w:p w14:paraId="0A3A3FEC" w14:textId="2C0F0924" w:rsidR="0005485D" w:rsidRDefault="0005485D" w:rsidP="0005485D">
      <w:pPr>
        <w:pStyle w:val="ListParagraph"/>
        <w:rPr>
          <w:b/>
          <w:bCs/>
        </w:rPr>
      </w:pPr>
      <w:r>
        <w:rPr>
          <w:b/>
          <w:bCs/>
        </w:rPr>
        <w:t xml:space="preserve">Dynamic change in crossover and mutation probability </w:t>
      </w:r>
      <w:r w:rsidR="004C206B">
        <w:rPr>
          <w:b/>
          <w:bCs/>
        </w:rPr>
        <w:t>(</w:t>
      </w:r>
      <w:proofErr w:type="spellStart"/>
      <w:r w:rsidR="004C206B">
        <w:rPr>
          <w:noProof/>
        </w:rPr>
        <w:t>Hassanat</w:t>
      </w:r>
      <w:proofErr w:type="spellEnd"/>
      <w:r w:rsidR="004C206B">
        <w:rPr>
          <w:noProof/>
        </w:rPr>
        <w:t xml:space="preserve"> et al., 2019)</w:t>
      </w:r>
      <w:r w:rsidR="004C206B">
        <w:rPr>
          <w:noProof/>
        </w:rPr>
        <w:t xml:space="preserve">. </w:t>
      </w:r>
      <w:r>
        <w:rPr>
          <w:b/>
          <w:bCs/>
        </w:rPr>
        <w:t xml:space="preserve">mathematical </w:t>
      </w:r>
      <w:r w:rsidR="004C206B">
        <w:rPr>
          <w:b/>
          <w:bCs/>
        </w:rPr>
        <w:t>explanation</w:t>
      </w:r>
      <w:r>
        <w:rPr>
          <w:b/>
          <w:bCs/>
        </w:rPr>
        <w:t>,</w:t>
      </w:r>
    </w:p>
    <w:p w14:paraId="634EF17E" w14:textId="6D0725B6" w:rsidR="0005485D" w:rsidRDefault="0005485D" w:rsidP="0005485D">
      <w:pPr>
        <w:pStyle w:val="ListParagraph"/>
        <w:rPr>
          <w:b/>
          <w:bCs/>
        </w:rPr>
      </w:pPr>
      <w:r>
        <w:rPr>
          <w:b/>
          <w:bCs/>
        </w:rPr>
        <w:t>Pc</w:t>
      </w:r>
      <w:r w:rsidR="00695D1A">
        <w:rPr>
          <w:b/>
          <w:bCs/>
        </w:rPr>
        <w:t xml:space="preserve"> </w:t>
      </w:r>
      <w:r>
        <w:rPr>
          <w:b/>
          <w:bCs/>
        </w:rPr>
        <w:t xml:space="preserve">= </w:t>
      </w:r>
      <w:proofErr w:type="spellStart"/>
      <w:r>
        <w:rPr>
          <w:b/>
          <w:bCs/>
        </w:rPr>
        <w:t>initial_Pc</w:t>
      </w:r>
      <w:proofErr w:type="spellEnd"/>
      <w:r>
        <w:rPr>
          <w:b/>
          <w:bCs/>
        </w:rPr>
        <w:t xml:space="preserve"> * (1 – gen/</w:t>
      </w:r>
      <w:proofErr w:type="spellStart"/>
      <w:r>
        <w:rPr>
          <w:b/>
          <w:bCs/>
        </w:rPr>
        <w:t>nGen</w:t>
      </w:r>
      <w:proofErr w:type="spellEnd"/>
      <w:r>
        <w:rPr>
          <w:b/>
          <w:bCs/>
        </w:rPr>
        <w:t>)</w:t>
      </w:r>
    </w:p>
    <w:p w14:paraId="7284C92E" w14:textId="77777777" w:rsidR="0005485D" w:rsidRDefault="0005485D" w:rsidP="0005485D">
      <w:pPr>
        <w:pStyle w:val="ListParagraph"/>
        <w:rPr>
          <w:b/>
          <w:bCs/>
        </w:rPr>
      </w:pPr>
    </w:p>
    <w:p w14:paraId="4D8417CA" w14:textId="5854FAA8" w:rsidR="0005485D" w:rsidRPr="0005485D" w:rsidRDefault="0005485D" w:rsidP="0005485D">
      <w:pPr>
        <w:pStyle w:val="ListParagraph"/>
        <w:rPr>
          <w:b/>
          <w:bCs/>
        </w:rPr>
      </w:pPr>
      <w:r>
        <w:rPr>
          <w:b/>
          <w:bCs/>
        </w:rPr>
        <w:t xml:space="preserve">Pm = </w:t>
      </w:r>
      <w:proofErr w:type="spellStart"/>
      <w:r>
        <w:rPr>
          <w:b/>
          <w:bCs/>
        </w:rPr>
        <w:t>initial_Pm</w:t>
      </w:r>
      <w:proofErr w:type="spellEnd"/>
      <w:r>
        <w:rPr>
          <w:b/>
          <w:bCs/>
        </w:rPr>
        <w:t xml:space="preserve"> + (</w:t>
      </w:r>
      <w:proofErr w:type="spellStart"/>
      <w:r>
        <w:rPr>
          <w:b/>
          <w:bCs/>
        </w:rPr>
        <w:t>Pm_end</w:t>
      </w:r>
      <w:proofErr w:type="spellEnd"/>
      <w:r>
        <w:rPr>
          <w:b/>
          <w:bCs/>
        </w:rPr>
        <w:t xml:space="preserve"> – </w:t>
      </w:r>
      <w:proofErr w:type="spellStart"/>
      <w:r>
        <w:rPr>
          <w:b/>
          <w:bCs/>
        </w:rPr>
        <w:t>initial_Pm</w:t>
      </w:r>
      <w:proofErr w:type="spellEnd"/>
      <w:r>
        <w:rPr>
          <w:b/>
          <w:bCs/>
        </w:rPr>
        <w:t xml:space="preserve">) * </w:t>
      </w:r>
      <w:r w:rsidR="00695D1A">
        <w:rPr>
          <w:b/>
          <w:bCs/>
        </w:rPr>
        <w:t>(</w:t>
      </w:r>
      <w:r>
        <w:rPr>
          <w:b/>
          <w:bCs/>
        </w:rPr>
        <w:t>gen</w:t>
      </w:r>
      <w:r w:rsidR="00695D1A">
        <w:rPr>
          <w:b/>
          <w:bCs/>
        </w:rPr>
        <w:t xml:space="preserve"> </w:t>
      </w:r>
      <w:r>
        <w:rPr>
          <w:b/>
          <w:bCs/>
        </w:rPr>
        <w:t>/</w:t>
      </w:r>
      <w:r w:rsidR="00695D1A">
        <w:rPr>
          <w:b/>
          <w:bCs/>
        </w:rPr>
        <w:t xml:space="preserve"> </w:t>
      </w:r>
      <w:proofErr w:type="spellStart"/>
      <w:r>
        <w:rPr>
          <w:b/>
          <w:bCs/>
        </w:rPr>
        <w:t>nGen</w:t>
      </w:r>
      <w:proofErr w:type="spellEnd"/>
      <w:r w:rsidR="00695D1A">
        <w:rPr>
          <w:b/>
          <w:bCs/>
        </w:rPr>
        <w:t>)</w:t>
      </w:r>
    </w:p>
    <w:p w14:paraId="2C87D12E" w14:textId="77777777" w:rsidR="00FE412A" w:rsidRDefault="00FE412A" w:rsidP="000A5A76">
      <w:pPr>
        <w:pStyle w:val="ListParagraph"/>
        <w:rPr>
          <w:b/>
          <w:bCs/>
        </w:rPr>
      </w:pPr>
    </w:p>
    <w:p w14:paraId="39523E83" w14:textId="0AB16970" w:rsidR="00695D1A" w:rsidRDefault="00695D1A" w:rsidP="000A5A76">
      <w:pPr>
        <w:pStyle w:val="ListParagraph"/>
        <w:rPr>
          <w:b/>
          <w:bCs/>
        </w:rPr>
      </w:pPr>
      <w:proofErr w:type="gramStart"/>
      <w:r>
        <w:rPr>
          <w:b/>
          <w:bCs/>
        </w:rPr>
        <w:t>Where</w:t>
      </w:r>
      <w:proofErr w:type="gramEnd"/>
      <w:r>
        <w:rPr>
          <w:b/>
          <w:bCs/>
        </w:rPr>
        <w:t xml:space="preserve">, </w:t>
      </w:r>
    </w:p>
    <w:p w14:paraId="0AC84808" w14:textId="332F3DC9" w:rsidR="00695D1A" w:rsidRDefault="00695D1A" w:rsidP="000A5A76">
      <w:pPr>
        <w:pStyle w:val="ListParagraph"/>
        <w:rPr>
          <w:b/>
          <w:bCs/>
        </w:rPr>
      </w:pPr>
      <w:r>
        <w:rPr>
          <w:b/>
          <w:bCs/>
        </w:rPr>
        <w:t>Pc = crossover probability for current generation</w:t>
      </w:r>
    </w:p>
    <w:p w14:paraId="6CC57196" w14:textId="48B798A0" w:rsidR="00695D1A" w:rsidRDefault="00695D1A" w:rsidP="000A5A76">
      <w:pPr>
        <w:pStyle w:val="ListParagraph"/>
        <w:rPr>
          <w:b/>
          <w:bCs/>
        </w:rPr>
      </w:pPr>
      <w:r>
        <w:rPr>
          <w:b/>
          <w:bCs/>
        </w:rPr>
        <w:t xml:space="preserve">Pm = mutation probability for current generation </w:t>
      </w:r>
    </w:p>
    <w:p w14:paraId="7A0F16BA" w14:textId="766AD2D9" w:rsidR="00695D1A" w:rsidRDefault="00695D1A" w:rsidP="000A5A76">
      <w:pPr>
        <w:pStyle w:val="ListParagraph"/>
        <w:rPr>
          <w:b/>
          <w:bCs/>
        </w:rPr>
      </w:pPr>
      <w:r>
        <w:rPr>
          <w:b/>
          <w:bCs/>
        </w:rPr>
        <w:t>Pc + Pm &lt;=1.0</w:t>
      </w:r>
    </w:p>
    <w:p w14:paraId="40CB6331" w14:textId="77777777" w:rsidR="00695D1A" w:rsidRDefault="00695D1A" w:rsidP="000A5A76">
      <w:pPr>
        <w:pStyle w:val="ListParagraph"/>
        <w:rPr>
          <w:b/>
          <w:bCs/>
        </w:rPr>
      </w:pPr>
    </w:p>
    <w:p w14:paraId="527B106D" w14:textId="257F81DA" w:rsidR="00695D1A" w:rsidRDefault="00695D1A" w:rsidP="000A5A76">
      <w:pPr>
        <w:pStyle w:val="ListParagraph"/>
        <w:rPr>
          <w:b/>
          <w:bCs/>
        </w:rPr>
      </w:pPr>
      <w:proofErr w:type="spellStart"/>
      <w:r>
        <w:rPr>
          <w:b/>
          <w:bCs/>
        </w:rPr>
        <w:t>initial_Pc</w:t>
      </w:r>
      <w:proofErr w:type="spellEnd"/>
      <w:r>
        <w:rPr>
          <w:b/>
          <w:bCs/>
        </w:rPr>
        <w:t xml:space="preserve"> = start value for Pc </w:t>
      </w:r>
      <w:proofErr w:type="gramStart"/>
      <w:r>
        <w:rPr>
          <w:b/>
          <w:bCs/>
        </w:rPr>
        <w:t>( in</w:t>
      </w:r>
      <w:proofErr w:type="gramEnd"/>
      <w:r>
        <w:rPr>
          <w:b/>
          <w:bCs/>
        </w:rPr>
        <w:t xml:space="preserve"> this case 0.9)</w:t>
      </w:r>
    </w:p>
    <w:p w14:paraId="5F7ADA56" w14:textId="47F9F4B7" w:rsidR="00695D1A" w:rsidRDefault="00695D1A" w:rsidP="000A5A76">
      <w:pPr>
        <w:pStyle w:val="ListParagraph"/>
        <w:rPr>
          <w:b/>
          <w:bCs/>
        </w:rPr>
      </w:pPr>
      <w:r>
        <w:rPr>
          <w:b/>
          <w:bCs/>
        </w:rPr>
        <w:t>gen = current generation number</w:t>
      </w:r>
    </w:p>
    <w:p w14:paraId="09D3F0DD" w14:textId="0BED726E" w:rsidR="00695D1A" w:rsidRDefault="00695D1A" w:rsidP="000A5A76">
      <w:pPr>
        <w:pStyle w:val="ListParagraph"/>
        <w:rPr>
          <w:b/>
          <w:bCs/>
        </w:rPr>
      </w:pPr>
      <w:proofErr w:type="spellStart"/>
      <w:r>
        <w:rPr>
          <w:b/>
          <w:bCs/>
        </w:rPr>
        <w:t>nGen</w:t>
      </w:r>
      <w:proofErr w:type="spellEnd"/>
      <w:r>
        <w:rPr>
          <w:b/>
          <w:bCs/>
        </w:rPr>
        <w:t xml:space="preserve"> = total generation </w:t>
      </w:r>
      <w:r w:rsidR="00205F12">
        <w:rPr>
          <w:b/>
          <w:bCs/>
        </w:rPr>
        <w:t>(40)</w:t>
      </w:r>
    </w:p>
    <w:p w14:paraId="53B024DC" w14:textId="74B7556D" w:rsidR="00695D1A" w:rsidRDefault="00695D1A" w:rsidP="000A5A76">
      <w:pPr>
        <w:pStyle w:val="ListParagraph"/>
        <w:rPr>
          <w:b/>
          <w:bCs/>
        </w:rPr>
      </w:pPr>
      <w:proofErr w:type="spellStart"/>
      <w:r>
        <w:rPr>
          <w:b/>
          <w:bCs/>
        </w:rPr>
        <w:t>Pm_end</w:t>
      </w:r>
      <w:proofErr w:type="spellEnd"/>
      <w:r>
        <w:rPr>
          <w:b/>
          <w:bCs/>
        </w:rPr>
        <w:t xml:space="preserve"> = maximum value for Pm </w:t>
      </w:r>
      <w:proofErr w:type="gramStart"/>
      <w:r>
        <w:rPr>
          <w:b/>
          <w:bCs/>
        </w:rPr>
        <w:t>( in</w:t>
      </w:r>
      <w:proofErr w:type="gramEnd"/>
      <w:r>
        <w:rPr>
          <w:b/>
          <w:bCs/>
        </w:rPr>
        <w:t xml:space="preserve"> this case 0.</w:t>
      </w:r>
      <w:r w:rsidR="00F615E7">
        <w:rPr>
          <w:b/>
          <w:bCs/>
        </w:rPr>
        <w:t>3</w:t>
      </w:r>
      <w:r>
        <w:rPr>
          <w:b/>
          <w:bCs/>
        </w:rPr>
        <w:t>)</w:t>
      </w:r>
    </w:p>
    <w:p w14:paraId="20364903" w14:textId="61AC2F8E" w:rsidR="00695D1A" w:rsidRDefault="00695D1A" w:rsidP="000A5A76">
      <w:pPr>
        <w:pStyle w:val="ListParagraph"/>
        <w:rPr>
          <w:b/>
          <w:bCs/>
        </w:rPr>
      </w:pPr>
      <w:proofErr w:type="spellStart"/>
      <w:r>
        <w:rPr>
          <w:b/>
          <w:bCs/>
        </w:rPr>
        <w:t>initial_Pm</w:t>
      </w:r>
      <w:proofErr w:type="spellEnd"/>
      <w:r>
        <w:rPr>
          <w:b/>
          <w:bCs/>
        </w:rPr>
        <w:t xml:space="preserve"> = minimum start value for Pm (in this case 0.05)</w:t>
      </w:r>
    </w:p>
    <w:p w14:paraId="13D0D74E" w14:textId="77777777" w:rsidR="00695D1A" w:rsidRDefault="00695D1A" w:rsidP="000A5A76">
      <w:pPr>
        <w:pStyle w:val="ListParagraph"/>
        <w:rPr>
          <w:b/>
          <w:bCs/>
        </w:rPr>
      </w:pPr>
    </w:p>
    <w:p w14:paraId="5C9E50ED" w14:textId="7880865C" w:rsidR="00F615E7" w:rsidRDefault="00F615E7" w:rsidP="000A5A76">
      <w:pPr>
        <w:pStyle w:val="ListParagraph"/>
        <w:rPr>
          <w:b/>
          <w:bCs/>
        </w:rPr>
      </w:pPr>
      <w:r>
        <w:rPr>
          <w:b/>
          <w:bCs/>
        </w:rPr>
        <w:t>Results:</w:t>
      </w:r>
    </w:p>
    <w:p w14:paraId="65C9BB19" w14:textId="77777777" w:rsidR="00F615E7" w:rsidRDefault="00F615E7" w:rsidP="000A5A76">
      <w:pPr>
        <w:pStyle w:val="ListParagraph"/>
        <w:rPr>
          <w:b/>
          <w:bCs/>
        </w:rPr>
      </w:pPr>
    </w:p>
    <w:p w14:paraId="25078B4C" w14:textId="77777777" w:rsidR="00F615E7" w:rsidRDefault="00F615E7" w:rsidP="00F615E7">
      <w:pPr>
        <w:pStyle w:val="ListParagraph"/>
      </w:pPr>
      <w:r>
        <w:t>Best inclination and RAAN angle for 3 planes</w:t>
      </w:r>
    </w:p>
    <w:p w14:paraId="37E20B1F" w14:textId="77777777" w:rsidR="00F615E7" w:rsidRDefault="00F615E7" w:rsidP="00F615E7">
      <w:pPr>
        <w:pStyle w:val="ListParagraph"/>
      </w:pPr>
    </w:p>
    <w:p w14:paraId="0E6A5251" w14:textId="77777777" w:rsidR="00F615E7" w:rsidRPr="00F615E7" w:rsidRDefault="00F615E7" w:rsidP="00F615E7">
      <w:pPr>
        <w:pStyle w:val="ListParagraph"/>
      </w:pPr>
      <w:r>
        <w:t xml:space="preserve">Inclination: </w:t>
      </w:r>
      <w:r w:rsidRPr="00F615E7">
        <w:t>[163.12680946440517, 144.35014536895503, 164.47562935200548]</w:t>
      </w:r>
    </w:p>
    <w:p w14:paraId="2D77AB24" w14:textId="1FE49690" w:rsidR="00F615E7" w:rsidRPr="00BA44D6" w:rsidRDefault="00F615E7" w:rsidP="00F615E7">
      <w:pPr>
        <w:pStyle w:val="ListParagraph"/>
      </w:pPr>
    </w:p>
    <w:p w14:paraId="62ED5752" w14:textId="77777777" w:rsidR="00F615E7" w:rsidRPr="008A2A89" w:rsidRDefault="00F615E7" w:rsidP="00F615E7">
      <w:pPr>
        <w:pStyle w:val="ListParagraph"/>
      </w:pPr>
    </w:p>
    <w:p w14:paraId="6EC9497C" w14:textId="77777777" w:rsidR="00F615E7" w:rsidRPr="00F615E7" w:rsidRDefault="00F615E7" w:rsidP="00F615E7">
      <w:pPr>
        <w:pStyle w:val="ListParagraph"/>
      </w:pPr>
      <w:r>
        <w:t xml:space="preserve">RAAN = </w:t>
      </w:r>
      <w:r w:rsidRPr="00F615E7">
        <w:t>[2.727214567968841, 334.0645410942128, 310.26303336882825]</w:t>
      </w:r>
    </w:p>
    <w:p w14:paraId="463BDD6C" w14:textId="3B151C59" w:rsidR="00F615E7" w:rsidRPr="00BA44D6" w:rsidRDefault="00F615E7" w:rsidP="00F615E7">
      <w:pPr>
        <w:pStyle w:val="ListParagraph"/>
      </w:pPr>
    </w:p>
    <w:p w14:paraId="01AA6303" w14:textId="77777777" w:rsidR="00F615E7" w:rsidRDefault="00F615E7" w:rsidP="00F615E7"/>
    <w:p w14:paraId="00A5175A" w14:textId="2C79E440" w:rsidR="00F615E7" w:rsidRDefault="00F615E7" w:rsidP="00205F12">
      <w:pPr>
        <w:pStyle w:val="ListParagraph"/>
      </w:pPr>
      <w:r>
        <w:t xml:space="preserve">Final Best fitness cumulative revisit time of </w:t>
      </w:r>
      <w:r w:rsidR="00205F12" w:rsidRPr="00205F12">
        <w:t>29580.0</w:t>
      </w:r>
      <w:r w:rsidR="00205F12">
        <w:t xml:space="preserve"> </w:t>
      </w:r>
      <w:r>
        <w:t xml:space="preserve">seconds and cumulative dwell time of </w:t>
      </w:r>
      <w:r w:rsidR="00205F12" w:rsidRPr="00205F12">
        <w:t>10760.0</w:t>
      </w:r>
      <w:r>
        <w:t xml:space="preserve"> seconds when simulating for </w:t>
      </w:r>
      <w:r w:rsidR="00D9373E">
        <w:t>24 hours.</w:t>
      </w:r>
      <w:r>
        <w:t xml:space="preserve"> </w:t>
      </w:r>
    </w:p>
    <w:p w14:paraId="587D8015" w14:textId="77777777" w:rsidR="00F615E7" w:rsidRDefault="00F615E7" w:rsidP="00F615E7">
      <w:pPr>
        <w:ind w:left="720"/>
      </w:pPr>
    </w:p>
    <w:p w14:paraId="53C0365B" w14:textId="68D8C189" w:rsidR="007110A0" w:rsidRDefault="0072502B" w:rsidP="00F615E7">
      <w:pPr>
        <w:ind w:left="720"/>
      </w:pPr>
      <w:r>
        <w:rPr>
          <w:noProof/>
          <w14:ligatures w14:val="standardContextual"/>
        </w:rPr>
        <w:lastRenderedPageBreak/>
        <w:drawing>
          <wp:inline distT="0" distB="0" distL="0" distR="0" wp14:anchorId="5E85A439" wp14:editId="4227C34B">
            <wp:extent cx="5731510" cy="2865755"/>
            <wp:effectExtent l="0" t="0" r="0" b="4445"/>
            <wp:docPr id="70180679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1806799" name="Picture 701806799"/>
                    <pic:cNvPicPr/>
                  </pic:nvPicPr>
                  <pic:blipFill>
                    <a:blip r:embed="rId2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427834D0" w14:textId="605AF8CB" w:rsidR="007110A0" w:rsidRDefault="007110A0" w:rsidP="007110A0">
      <w:pPr>
        <w:pStyle w:val="ListParagraph"/>
        <w:jc w:val="center"/>
        <w:rPr>
          <w:b/>
          <w:bCs/>
        </w:rPr>
      </w:pPr>
      <w:r>
        <w:t xml:space="preserve">Fig. </w:t>
      </w:r>
      <w:r>
        <w:rPr>
          <w:b/>
          <w:bCs/>
        </w:rPr>
        <w:t>Analysing top 5 fitness values (cum. Dwell time and revisit time) in each generation</w:t>
      </w:r>
    </w:p>
    <w:p w14:paraId="3FE2E68D" w14:textId="77777777" w:rsidR="007110A0" w:rsidRPr="007110A0" w:rsidRDefault="007110A0" w:rsidP="007110A0">
      <w:pPr>
        <w:pStyle w:val="ListParagraph"/>
        <w:jc w:val="center"/>
        <w:rPr>
          <w:b/>
          <w:bCs/>
        </w:rPr>
      </w:pPr>
    </w:p>
    <w:p w14:paraId="02356E92" w14:textId="47B2CB9A" w:rsidR="007110A0" w:rsidRPr="002A2EF0" w:rsidRDefault="0072502B" w:rsidP="00F615E7">
      <w:pPr>
        <w:ind w:left="720"/>
      </w:pPr>
      <w:r>
        <w:rPr>
          <w:noProof/>
          <w14:ligatures w14:val="standardContextual"/>
        </w:rPr>
        <w:lastRenderedPageBreak/>
        <w:drawing>
          <wp:inline distT="0" distB="0" distL="0" distR="0" wp14:anchorId="3139A30B" wp14:editId="67E2D5E7">
            <wp:extent cx="5486400" cy="5486400"/>
            <wp:effectExtent l="0" t="0" r="0" b="0"/>
            <wp:docPr id="18256786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678659" name="Picture 1825678659"/>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7A76C29" w14:textId="0D994AEE" w:rsidR="00695D1A" w:rsidRDefault="007110A0" w:rsidP="007110A0">
      <w:pPr>
        <w:pStyle w:val="ListParagraph"/>
        <w:jc w:val="center"/>
        <w:rPr>
          <w:b/>
          <w:bCs/>
        </w:rPr>
      </w:pPr>
      <w:r>
        <w:rPr>
          <w:b/>
          <w:bCs/>
        </w:rPr>
        <w:t>Fig. relational graph between fitness values (cum dwell time and revisit time)</w:t>
      </w:r>
    </w:p>
    <w:p w14:paraId="7CE1DFD3" w14:textId="77777777" w:rsidR="0072502B" w:rsidRDefault="0072502B" w:rsidP="007110A0">
      <w:pPr>
        <w:pStyle w:val="ListParagraph"/>
        <w:jc w:val="center"/>
        <w:rPr>
          <w:b/>
          <w:bCs/>
        </w:rPr>
      </w:pPr>
    </w:p>
    <w:p w14:paraId="7253F5AF" w14:textId="77777777" w:rsidR="0072502B" w:rsidRDefault="0072502B" w:rsidP="007110A0">
      <w:pPr>
        <w:pStyle w:val="ListParagraph"/>
        <w:jc w:val="center"/>
        <w:rPr>
          <w:b/>
          <w:bCs/>
        </w:rPr>
      </w:pPr>
      <w:r>
        <w:rPr>
          <w:b/>
          <w:bCs/>
          <w:noProof/>
          <w14:ligatures w14:val="standardContextual"/>
        </w:rPr>
        <w:lastRenderedPageBreak/>
        <w:drawing>
          <wp:inline distT="0" distB="0" distL="0" distR="0" wp14:anchorId="76DFAAC9" wp14:editId="531A0C05">
            <wp:extent cx="5731510" cy="3439160"/>
            <wp:effectExtent l="0" t="0" r="0" b="2540"/>
            <wp:docPr id="1535686482" name="Picture 17" descr="A graph with numbers and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686482" name="Picture 17" descr="A graph with numbers and a li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6592E47" w14:textId="2E6BCCED" w:rsidR="0072502B" w:rsidRDefault="0072502B" w:rsidP="007110A0">
      <w:pPr>
        <w:pStyle w:val="ListParagraph"/>
        <w:jc w:val="center"/>
        <w:rPr>
          <w:b/>
          <w:bCs/>
        </w:rPr>
      </w:pPr>
      <w:r>
        <w:rPr>
          <w:b/>
          <w:bCs/>
        </w:rPr>
        <w:t>Fig. Final population fitness</w:t>
      </w:r>
    </w:p>
    <w:p w14:paraId="68610F8B" w14:textId="77777777" w:rsidR="0072502B" w:rsidRDefault="0072502B" w:rsidP="007110A0">
      <w:pPr>
        <w:pStyle w:val="ListParagraph"/>
        <w:jc w:val="center"/>
        <w:rPr>
          <w:b/>
          <w:bCs/>
        </w:rPr>
      </w:pPr>
    </w:p>
    <w:p w14:paraId="06CC1C31" w14:textId="36514F6E" w:rsidR="0072502B" w:rsidRDefault="0072502B" w:rsidP="007110A0">
      <w:pPr>
        <w:pStyle w:val="ListParagraph"/>
        <w:jc w:val="center"/>
        <w:rPr>
          <w:b/>
          <w:bCs/>
        </w:rPr>
      </w:pPr>
      <w:r>
        <w:rPr>
          <w:b/>
          <w:bCs/>
          <w:noProof/>
          <w14:ligatures w14:val="standardContextual"/>
        </w:rPr>
        <w:drawing>
          <wp:inline distT="0" distB="0" distL="0" distR="0" wp14:anchorId="598DE7E2" wp14:editId="3D94189D">
            <wp:extent cx="5731510" cy="3439160"/>
            <wp:effectExtent l="0" t="0" r="0" b="2540"/>
            <wp:docPr id="817916389" name="Picture 18" descr="A graph with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916389" name="Picture 18" descr="A graph with numbers and a number&#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237E73E" w14:textId="51B09E4F" w:rsidR="0072502B" w:rsidRDefault="0072502B" w:rsidP="007110A0">
      <w:pPr>
        <w:pStyle w:val="ListParagraph"/>
        <w:jc w:val="center"/>
        <w:rPr>
          <w:b/>
          <w:bCs/>
        </w:rPr>
      </w:pPr>
      <w:r>
        <w:rPr>
          <w:b/>
          <w:bCs/>
        </w:rPr>
        <w:t>Fig. Pareto front of NSGA-III</w:t>
      </w:r>
    </w:p>
    <w:p w14:paraId="3BFA646A" w14:textId="77777777" w:rsidR="007110A0" w:rsidRDefault="007110A0" w:rsidP="007110A0">
      <w:pPr>
        <w:pStyle w:val="ListParagraph"/>
        <w:rPr>
          <w:b/>
          <w:bCs/>
        </w:rPr>
      </w:pPr>
    </w:p>
    <w:p w14:paraId="49298922" w14:textId="0C3ECC14" w:rsidR="007110A0" w:rsidRDefault="007110A0" w:rsidP="007110A0">
      <w:pPr>
        <w:pStyle w:val="ListParagraph"/>
        <w:rPr>
          <w:b/>
          <w:bCs/>
        </w:rPr>
      </w:pPr>
      <w:r>
        <w:rPr>
          <w:b/>
          <w:bCs/>
        </w:rPr>
        <w:t xml:space="preserve">The above figure shows that, even with low population size and generation, we achieve the quite better outcome using </w:t>
      </w:r>
      <w:proofErr w:type="spellStart"/>
      <w:r>
        <w:rPr>
          <w:b/>
          <w:bCs/>
        </w:rPr>
        <w:t>eaMuPlusLambda</w:t>
      </w:r>
      <w:proofErr w:type="spellEnd"/>
      <w:r>
        <w:rPr>
          <w:b/>
          <w:bCs/>
        </w:rPr>
        <w:t xml:space="preserve"> algorithm, though in this test, we are stuck in local optima. </w:t>
      </w:r>
      <w:r w:rsidR="0072502B">
        <w:rPr>
          <w:b/>
          <w:bCs/>
        </w:rPr>
        <w:t xml:space="preserve">In a Figure we can see that optimizer found the maximum cumulative dwell time of 14000 seconds and minimum cumulative revisit time of </w:t>
      </w:r>
      <w:r w:rsidR="00AA3B79">
        <w:rPr>
          <w:b/>
          <w:bCs/>
        </w:rPr>
        <w:t xml:space="preserve">around 20000 seconds. As it is multi-objectives problem, and we applied equal importance to both objectives, the optimiser </w:t>
      </w:r>
      <w:r w:rsidR="00AA3B79">
        <w:rPr>
          <w:b/>
          <w:bCs/>
        </w:rPr>
        <w:lastRenderedPageBreak/>
        <w:t xml:space="preserve">results with, </w:t>
      </w:r>
      <w:proofErr w:type="gramStart"/>
      <w:r w:rsidR="00AA3B79">
        <w:rPr>
          <w:b/>
          <w:bCs/>
        </w:rPr>
        <w:t xml:space="preserve">the </w:t>
      </w:r>
      <w:r w:rsidR="00AA3B79">
        <w:rPr>
          <w:b/>
          <w:bCs/>
        </w:rPr>
        <w:t xml:space="preserve"> </w:t>
      </w:r>
      <w:r w:rsidR="00AA3B79">
        <w:rPr>
          <w:b/>
          <w:bCs/>
        </w:rPr>
        <w:t>final</w:t>
      </w:r>
      <w:proofErr w:type="gramEnd"/>
      <w:r w:rsidR="00AA3B79">
        <w:rPr>
          <w:b/>
          <w:bCs/>
        </w:rPr>
        <w:t xml:space="preserve"> </w:t>
      </w:r>
      <w:r w:rsidR="00AA3B79">
        <w:rPr>
          <w:b/>
          <w:bCs/>
        </w:rPr>
        <w:t xml:space="preserve">best fitness individuals </w:t>
      </w:r>
      <w:r w:rsidR="00AA3B79">
        <w:rPr>
          <w:b/>
          <w:bCs/>
        </w:rPr>
        <w:t>having</w:t>
      </w:r>
      <w:r w:rsidR="00AA3B79">
        <w:rPr>
          <w:b/>
          <w:bCs/>
        </w:rPr>
        <w:t xml:space="preserve"> cumulative dwell time and revisit time of 10760 and 29580.0 seconds.</w:t>
      </w:r>
    </w:p>
    <w:p w14:paraId="208097AD" w14:textId="77777777" w:rsidR="00695D1A" w:rsidRDefault="00695D1A" w:rsidP="000A5A76">
      <w:pPr>
        <w:pStyle w:val="ListParagraph"/>
        <w:rPr>
          <w:b/>
          <w:bCs/>
        </w:rPr>
      </w:pPr>
    </w:p>
    <w:p w14:paraId="7224FDE4" w14:textId="77777777" w:rsidR="00AA3B79" w:rsidRDefault="00AA3B79" w:rsidP="000A5A76">
      <w:pPr>
        <w:pStyle w:val="ListParagraph"/>
        <w:rPr>
          <w:b/>
          <w:bCs/>
        </w:rPr>
      </w:pPr>
    </w:p>
    <w:p w14:paraId="4AD71943" w14:textId="1A85F54C" w:rsidR="00695D1A" w:rsidRDefault="00AA3B79" w:rsidP="000A5A76">
      <w:pPr>
        <w:pStyle w:val="ListParagraph"/>
        <w:rPr>
          <w:b/>
          <w:bCs/>
        </w:rPr>
      </w:pPr>
      <w:r>
        <w:rPr>
          <w:b/>
          <w:bCs/>
          <w:noProof/>
          <w14:ligatures w14:val="standardContextual"/>
        </w:rPr>
        <w:drawing>
          <wp:inline distT="0" distB="0" distL="0" distR="0" wp14:anchorId="202013AB" wp14:editId="04B124A8">
            <wp:extent cx="5731510" cy="3582035"/>
            <wp:effectExtent l="0" t="0" r="0" b="0"/>
            <wp:docPr id="19877191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719122" name="Picture 198771912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71500AE9" w14:textId="36408F85" w:rsidR="00AA3B79" w:rsidRDefault="00AA3B79" w:rsidP="00AA3B79">
      <w:pPr>
        <w:pStyle w:val="ListParagraph"/>
        <w:jc w:val="center"/>
        <w:rPr>
          <w:b/>
          <w:bCs/>
        </w:rPr>
      </w:pPr>
      <w:r>
        <w:rPr>
          <w:b/>
          <w:bCs/>
        </w:rPr>
        <w:t>Fig. Optimized Constellation of 3 plane 12 satellites</w:t>
      </w:r>
    </w:p>
    <w:p w14:paraId="0A949059" w14:textId="77777777" w:rsidR="00FE412A" w:rsidRDefault="00FE412A" w:rsidP="000A5A76">
      <w:pPr>
        <w:pStyle w:val="ListParagraph"/>
        <w:rPr>
          <w:b/>
          <w:bCs/>
        </w:rPr>
      </w:pPr>
    </w:p>
    <w:p w14:paraId="461CE8A5" w14:textId="77777777" w:rsidR="00AA3B79" w:rsidRDefault="00AA3B79" w:rsidP="000A5A76">
      <w:pPr>
        <w:pStyle w:val="ListParagraph"/>
        <w:rPr>
          <w:b/>
          <w:bCs/>
        </w:rPr>
      </w:pPr>
    </w:p>
    <w:p w14:paraId="34EFB246" w14:textId="273784DE" w:rsidR="000A5A76" w:rsidRDefault="000A5A76" w:rsidP="000A5A76">
      <w:pPr>
        <w:pStyle w:val="ListParagraph"/>
        <w:rPr>
          <w:b/>
          <w:bCs/>
        </w:rPr>
      </w:pPr>
      <w:r w:rsidRPr="00377C22">
        <w:rPr>
          <w:b/>
          <w:bCs/>
        </w:rPr>
        <w:t>Test</w:t>
      </w:r>
      <w:r w:rsidR="00695D1A">
        <w:rPr>
          <w:b/>
          <w:bCs/>
        </w:rPr>
        <w:t>5</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r w:rsidR="00AA3B79">
        <w:rPr>
          <w:b/>
          <w:bCs/>
        </w:rPr>
        <w:t>dynamically</w:t>
      </w:r>
      <w:r>
        <w:rPr>
          <w:b/>
          <w:bCs/>
        </w:rPr>
        <w:t>. For Population of 200 with 100 generation</w:t>
      </w:r>
    </w:p>
    <w:p w14:paraId="7AA89376" w14:textId="77777777" w:rsidR="005B46CA" w:rsidRDefault="005B46CA" w:rsidP="000A5A76">
      <w:pPr>
        <w:pStyle w:val="ListParagraph"/>
        <w:rPr>
          <w:b/>
          <w:bCs/>
        </w:rPr>
      </w:pPr>
    </w:p>
    <w:p w14:paraId="725F4A4D" w14:textId="77777777" w:rsidR="005B46CA" w:rsidRDefault="005B46CA" w:rsidP="000A5A76">
      <w:pPr>
        <w:pStyle w:val="ListParagraph"/>
        <w:rPr>
          <w:b/>
          <w:bCs/>
        </w:rPr>
      </w:pPr>
    </w:p>
    <w:p w14:paraId="46047B01" w14:textId="77777777" w:rsidR="000A5A76" w:rsidRPr="00377C22" w:rsidRDefault="000A5A76" w:rsidP="000A5A76">
      <w:pPr>
        <w:pStyle w:val="ListParagraph"/>
        <w:rPr>
          <w:b/>
          <w:bCs/>
        </w:rPr>
      </w:pPr>
    </w:p>
    <w:p w14:paraId="71810A5A" w14:textId="77777777" w:rsidR="000A5A76" w:rsidRDefault="000A5A76" w:rsidP="00B522A2">
      <w:pPr>
        <w:pStyle w:val="ListParagraph"/>
      </w:pPr>
    </w:p>
    <w:p w14:paraId="7B6EE4F4" w14:textId="0143372A" w:rsidR="002A2EF0" w:rsidRDefault="002A2EF0" w:rsidP="002A2EF0">
      <w:pPr>
        <w:pStyle w:val="ListParagraph"/>
        <w:rPr>
          <w:b/>
          <w:bCs/>
        </w:rPr>
      </w:pPr>
      <w:r w:rsidRPr="00377C22">
        <w:rPr>
          <w:b/>
          <w:bCs/>
        </w:rPr>
        <w:t>Test</w:t>
      </w:r>
      <w:r w:rsidR="00695D1A">
        <w:rPr>
          <w:b/>
          <w:bCs/>
        </w:rPr>
        <w:t>6</w:t>
      </w:r>
      <w:r w:rsidRPr="00377C22">
        <w:rPr>
          <w:b/>
          <w:bCs/>
        </w:rPr>
        <w:t xml:space="preserve">: </w:t>
      </w:r>
      <w:r>
        <w:rPr>
          <w:b/>
          <w:bCs/>
        </w:rPr>
        <w:t xml:space="preserve">Performance analysis when gradually decrease the population sizes </w:t>
      </w:r>
      <w:r w:rsidRPr="00377C22">
        <w:rPr>
          <w:b/>
          <w:bCs/>
        </w:rPr>
        <w:t xml:space="preserve">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ith initial population size </w:t>
      </w:r>
      <w:r w:rsidR="000A5A76">
        <w:rPr>
          <w:b/>
          <w:bCs/>
        </w:rPr>
        <w:t>20</w:t>
      </w:r>
      <w:r>
        <w:rPr>
          <w:b/>
          <w:bCs/>
        </w:rPr>
        <w:t xml:space="preserve">0 for </w:t>
      </w:r>
      <w:r w:rsidR="000A5A76">
        <w:rPr>
          <w:b/>
          <w:bCs/>
        </w:rPr>
        <w:t>10</w:t>
      </w:r>
      <w:r>
        <w:rPr>
          <w:b/>
          <w:bCs/>
        </w:rPr>
        <w:t xml:space="preserve">0 generation </w:t>
      </w:r>
    </w:p>
    <w:p w14:paraId="7D06714F" w14:textId="77777777" w:rsidR="005B46CA" w:rsidRPr="005B46CA" w:rsidRDefault="005B46CA" w:rsidP="005B46CA">
      <w:pPr>
        <w:rPr>
          <w:b/>
          <w:bCs/>
        </w:rPr>
      </w:pPr>
    </w:p>
    <w:p w14:paraId="5666E788" w14:textId="77777777" w:rsidR="002A2EF0" w:rsidRPr="00986AE4" w:rsidRDefault="002A2EF0" w:rsidP="00986AE4">
      <w:pPr>
        <w:rPr>
          <w:b/>
          <w:bCs/>
        </w:rPr>
      </w:pPr>
    </w:p>
    <w:p w14:paraId="322D7581" w14:textId="5AB1D184" w:rsidR="00635D1E" w:rsidRDefault="00635D1E" w:rsidP="000A5A76"/>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lastRenderedPageBreak/>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6CC45331"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3"/>
  </w:num>
  <w:num w:numId="4" w16cid:durableId="722368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5485D"/>
    <w:rsid w:val="000861CF"/>
    <w:rsid w:val="000A5A76"/>
    <w:rsid w:val="000B32CE"/>
    <w:rsid w:val="000C1C59"/>
    <w:rsid w:val="00123457"/>
    <w:rsid w:val="00131824"/>
    <w:rsid w:val="00133460"/>
    <w:rsid w:val="00163A24"/>
    <w:rsid w:val="00175326"/>
    <w:rsid w:val="001951AC"/>
    <w:rsid w:val="001A6147"/>
    <w:rsid w:val="001A61D3"/>
    <w:rsid w:val="00200882"/>
    <w:rsid w:val="00205F12"/>
    <w:rsid w:val="00233787"/>
    <w:rsid w:val="002A24E0"/>
    <w:rsid w:val="002A2EF0"/>
    <w:rsid w:val="002B4D41"/>
    <w:rsid w:val="002C56C9"/>
    <w:rsid w:val="00313291"/>
    <w:rsid w:val="00377360"/>
    <w:rsid w:val="00377C22"/>
    <w:rsid w:val="00382208"/>
    <w:rsid w:val="00385F22"/>
    <w:rsid w:val="00414FAE"/>
    <w:rsid w:val="0042338C"/>
    <w:rsid w:val="0043511E"/>
    <w:rsid w:val="004C206B"/>
    <w:rsid w:val="00501BD1"/>
    <w:rsid w:val="005614E7"/>
    <w:rsid w:val="00584B3E"/>
    <w:rsid w:val="005B46CA"/>
    <w:rsid w:val="005D7876"/>
    <w:rsid w:val="005F110E"/>
    <w:rsid w:val="006303C2"/>
    <w:rsid w:val="00635D1E"/>
    <w:rsid w:val="00664193"/>
    <w:rsid w:val="00695D1A"/>
    <w:rsid w:val="006A289B"/>
    <w:rsid w:val="006B1D54"/>
    <w:rsid w:val="006D5B2B"/>
    <w:rsid w:val="007110A0"/>
    <w:rsid w:val="0072502B"/>
    <w:rsid w:val="00741889"/>
    <w:rsid w:val="00796846"/>
    <w:rsid w:val="007C136D"/>
    <w:rsid w:val="00837C37"/>
    <w:rsid w:val="00866E06"/>
    <w:rsid w:val="00893DDB"/>
    <w:rsid w:val="008A2A89"/>
    <w:rsid w:val="008C109A"/>
    <w:rsid w:val="008D265C"/>
    <w:rsid w:val="008E43D2"/>
    <w:rsid w:val="00927E92"/>
    <w:rsid w:val="00957C60"/>
    <w:rsid w:val="009757CA"/>
    <w:rsid w:val="00984F30"/>
    <w:rsid w:val="00986AE4"/>
    <w:rsid w:val="009B5CC1"/>
    <w:rsid w:val="00A27BD7"/>
    <w:rsid w:val="00A847BE"/>
    <w:rsid w:val="00AA3B79"/>
    <w:rsid w:val="00AC58BD"/>
    <w:rsid w:val="00AE36B7"/>
    <w:rsid w:val="00B24FD4"/>
    <w:rsid w:val="00B522A2"/>
    <w:rsid w:val="00B7734B"/>
    <w:rsid w:val="00B8000A"/>
    <w:rsid w:val="00BA44D6"/>
    <w:rsid w:val="00BB2766"/>
    <w:rsid w:val="00BB3D2E"/>
    <w:rsid w:val="00BD212C"/>
    <w:rsid w:val="00C537EB"/>
    <w:rsid w:val="00CA7B42"/>
    <w:rsid w:val="00CE2C76"/>
    <w:rsid w:val="00D02713"/>
    <w:rsid w:val="00D9373E"/>
    <w:rsid w:val="00E31B9B"/>
    <w:rsid w:val="00E77AF0"/>
    <w:rsid w:val="00E83435"/>
    <w:rsid w:val="00E91A3B"/>
    <w:rsid w:val="00F107D1"/>
    <w:rsid w:val="00F12F43"/>
    <w:rsid w:val="00F615E7"/>
    <w:rsid w:val="00FD1BCE"/>
    <w:rsid w:val="00FE412A"/>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 w:type="paragraph" w:styleId="NormalWeb">
    <w:name w:val="Normal (Web)"/>
    <w:basedOn w:val="Normal"/>
    <w:uiPriority w:val="99"/>
    <w:semiHidden/>
    <w:unhideWhenUsed/>
    <w:rsid w:val="00BA44D6"/>
  </w:style>
  <w:style w:type="character" w:styleId="PlaceholderText">
    <w:name w:val="Placeholder Text"/>
    <w:basedOn w:val="DefaultParagraphFont"/>
    <w:uiPriority w:val="99"/>
    <w:semiHidden/>
    <w:rsid w:val="00E91A3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19466">
      <w:bodyDiv w:val="1"/>
      <w:marLeft w:val="0"/>
      <w:marRight w:val="0"/>
      <w:marTop w:val="0"/>
      <w:marBottom w:val="0"/>
      <w:divBdr>
        <w:top w:val="none" w:sz="0" w:space="0" w:color="auto"/>
        <w:left w:val="none" w:sz="0" w:space="0" w:color="auto"/>
        <w:bottom w:val="none" w:sz="0" w:space="0" w:color="auto"/>
        <w:right w:val="none" w:sz="0" w:space="0" w:color="auto"/>
      </w:divBdr>
    </w:div>
    <w:div w:id="125050829">
      <w:bodyDiv w:val="1"/>
      <w:marLeft w:val="0"/>
      <w:marRight w:val="0"/>
      <w:marTop w:val="0"/>
      <w:marBottom w:val="0"/>
      <w:divBdr>
        <w:top w:val="none" w:sz="0" w:space="0" w:color="auto"/>
        <w:left w:val="none" w:sz="0" w:space="0" w:color="auto"/>
        <w:bottom w:val="none" w:sz="0" w:space="0" w:color="auto"/>
        <w:right w:val="none" w:sz="0" w:space="0" w:color="auto"/>
      </w:divBdr>
    </w:div>
    <w:div w:id="190143145">
      <w:bodyDiv w:val="1"/>
      <w:marLeft w:val="0"/>
      <w:marRight w:val="0"/>
      <w:marTop w:val="0"/>
      <w:marBottom w:val="0"/>
      <w:divBdr>
        <w:top w:val="none" w:sz="0" w:space="0" w:color="auto"/>
        <w:left w:val="none" w:sz="0" w:space="0" w:color="auto"/>
        <w:bottom w:val="none" w:sz="0" w:space="0" w:color="auto"/>
        <w:right w:val="none" w:sz="0" w:space="0" w:color="auto"/>
      </w:divBdr>
    </w:div>
    <w:div w:id="211037447">
      <w:bodyDiv w:val="1"/>
      <w:marLeft w:val="0"/>
      <w:marRight w:val="0"/>
      <w:marTop w:val="0"/>
      <w:marBottom w:val="0"/>
      <w:divBdr>
        <w:top w:val="none" w:sz="0" w:space="0" w:color="auto"/>
        <w:left w:val="none" w:sz="0" w:space="0" w:color="auto"/>
        <w:bottom w:val="none" w:sz="0" w:space="0" w:color="auto"/>
        <w:right w:val="none" w:sz="0" w:space="0" w:color="auto"/>
      </w:divBdr>
    </w:div>
    <w:div w:id="221868870">
      <w:bodyDiv w:val="1"/>
      <w:marLeft w:val="0"/>
      <w:marRight w:val="0"/>
      <w:marTop w:val="0"/>
      <w:marBottom w:val="0"/>
      <w:divBdr>
        <w:top w:val="none" w:sz="0" w:space="0" w:color="auto"/>
        <w:left w:val="none" w:sz="0" w:space="0" w:color="auto"/>
        <w:bottom w:val="none" w:sz="0" w:space="0" w:color="auto"/>
        <w:right w:val="none" w:sz="0" w:space="0" w:color="auto"/>
      </w:divBdr>
    </w:div>
    <w:div w:id="228730843">
      <w:bodyDiv w:val="1"/>
      <w:marLeft w:val="0"/>
      <w:marRight w:val="0"/>
      <w:marTop w:val="0"/>
      <w:marBottom w:val="0"/>
      <w:divBdr>
        <w:top w:val="none" w:sz="0" w:space="0" w:color="auto"/>
        <w:left w:val="none" w:sz="0" w:space="0" w:color="auto"/>
        <w:bottom w:val="none" w:sz="0" w:space="0" w:color="auto"/>
        <w:right w:val="none" w:sz="0" w:space="0" w:color="auto"/>
      </w:divBdr>
    </w:div>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241910465">
      <w:bodyDiv w:val="1"/>
      <w:marLeft w:val="0"/>
      <w:marRight w:val="0"/>
      <w:marTop w:val="0"/>
      <w:marBottom w:val="0"/>
      <w:divBdr>
        <w:top w:val="none" w:sz="0" w:space="0" w:color="auto"/>
        <w:left w:val="none" w:sz="0" w:space="0" w:color="auto"/>
        <w:bottom w:val="none" w:sz="0" w:space="0" w:color="auto"/>
        <w:right w:val="none" w:sz="0" w:space="0" w:color="auto"/>
      </w:divBdr>
    </w:div>
    <w:div w:id="308441610">
      <w:bodyDiv w:val="1"/>
      <w:marLeft w:val="0"/>
      <w:marRight w:val="0"/>
      <w:marTop w:val="0"/>
      <w:marBottom w:val="0"/>
      <w:divBdr>
        <w:top w:val="none" w:sz="0" w:space="0" w:color="auto"/>
        <w:left w:val="none" w:sz="0" w:space="0" w:color="auto"/>
        <w:bottom w:val="none" w:sz="0" w:space="0" w:color="auto"/>
        <w:right w:val="none" w:sz="0" w:space="0" w:color="auto"/>
      </w:divBdr>
    </w:div>
    <w:div w:id="328601325">
      <w:bodyDiv w:val="1"/>
      <w:marLeft w:val="0"/>
      <w:marRight w:val="0"/>
      <w:marTop w:val="0"/>
      <w:marBottom w:val="0"/>
      <w:divBdr>
        <w:top w:val="none" w:sz="0" w:space="0" w:color="auto"/>
        <w:left w:val="none" w:sz="0" w:space="0" w:color="auto"/>
        <w:bottom w:val="none" w:sz="0" w:space="0" w:color="auto"/>
        <w:right w:val="none" w:sz="0" w:space="0" w:color="auto"/>
      </w:divBdr>
    </w:div>
    <w:div w:id="397897220">
      <w:bodyDiv w:val="1"/>
      <w:marLeft w:val="0"/>
      <w:marRight w:val="0"/>
      <w:marTop w:val="0"/>
      <w:marBottom w:val="0"/>
      <w:divBdr>
        <w:top w:val="none" w:sz="0" w:space="0" w:color="auto"/>
        <w:left w:val="none" w:sz="0" w:space="0" w:color="auto"/>
        <w:bottom w:val="none" w:sz="0" w:space="0" w:color="auto"/>
        <w:right w:val="none" w:sz="0" w:space="0" w:color="auto"/>
      </w:divBdr>
    </w:div>
    <w:div w:id="456725781">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482770682">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837310332">
      <w:bodyDiv w:val="1"/>
      <w:marLeft w:val="0"/>
      <w:marRight w:val="0"/>
      <w:marTop w:val="0"/>
      <w:marBottom w:val="0"/>
      <w:divBdr>
        <w:top w:val="none" w:sz="0" w:space="0" w:color="auto"/>
        <w:left w:val="none" w:sz="0" w:space="0" w:color="auto"/>
        <w:bottom w:val="none" w:sz="0" w:space="0" w:color="auto"/>
        <w:right w:val="none" w:sz="0" w:space="0" w:color="auto"/>
      </w:divBdr>
    </w:div>
    <w:div w:id="858396076">
      <w:bodyDiv w:val="1"/>
      <w:marLeft w:val="0"/>
      <w:marRight w:val="0"/>
      <w:marTop w:val="0"/>
      <w:marBottom w:val="0"/>
      <w:divBdr>
        <w:top w:val="none" w:sz="0" w:space="0" w:color="auto"/>
        <w:left w:val="none" w:sz="0" w:space="0" w:color="auto"/>
        <w:bottom w:val="none" w:sz="0" w:space="0" w:color="auto"/>
        <w:right w:val="none" w:sz="0" w:space="0" w:color="auto"/>
      </w:divBdr>
    </w:div>
    <w:div w:id="975139668">
      <w:bodyDiv w:val="1"/>
      <w:marLeft w:val="0"/>
      <w:marRight w:val="0"/>
      <w:marTop w:val="0"/>
      <w:marBottom w:val="0"/>
      <w:divBdr>
        <w:top w:val="none" w:sz="0" w:space="0" w:color="auto"/>
        <w:left w:val="none" w:sz="0" w:space="0" w:color="auto"/>
        <w:bottom w:val="none" w:sz="0" w:space="0" w:color="auto"/>
        <w:right w:val="none" w:sz="0" w:space="0" w:color="auto"/>
      </w:divBdr>
    </w:div>
    <w:div w:id="1003357856">
      <w:bodyDiv w:val="1"/>
      <w:marLeft w:val="0"/>
      <w:marRight w:val="0"/>
      <w:marTop w:val="0"/>
      <w:marBottom w:val="0"/>
      <w:divBdr>
        <w:top w:val="none" w:sz="0" w:space="0" w:color="auto"/>
        <w:left w:val="none" w:sz="0" w:space="0" w:color="auto"/>
        <w:bottom w:val="none" w:sz="0" w:space="0" w:color="auto"/>
        <w:right w:val="none" w:sz="0" w:space="0" w:color="auto"/>
      </w:divBdr>
    </w:div>
    <w:div w:id="1028489089">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184785319">
      <w:bodyDiv w:val="1"/>
      <w:marLeft w:val="0"/>
      <w:marRight w:val="0"/>
      <w:marTop w:val="0"/>
      <w:marBottom w:val="0"/>
      <w:divBdr>
        <w:top w:val="none" w:sz="0" w:space="0" w:color="auto"/>
        <w:left w:val="none" w:sz="0" w:space="0" w:color="auto"/>
        <w:bottom w:val="none" w:sz="0" w:space="0" w:color="auto"/>
        <w:right w:val="none" w:sz="0" w:space="0" w:color="auto"/>
      </w:divBdr>
    </w:div>
    <w:div w:id="1192189622">
      <w:bodyDiv w:val="1"/>
      <w:marLeft w:val="0"/>
      <w:marRight w:val="0"/>
      <w:marTop w:val="0"/>
      <w:marBottom w:val="0"/>
      <w:divBdr>
        <w:top w:val="none" w:sz="0" w:space="0" w:color="auto"/>
        <w:left w:val="none" w:sz="0" w:space="0" w:color="auto"/>
        <w:bottom w:val="none" w:sz="0" w:space="0" w:color="auto"/>
        <w:right w:val="none" w:sz="0" w:space="0" w:color="auto"/>
      </w:divBdr>
    </w:div>
    <w:div w:id="1236665990">
      <w:bodyDiv w:val="1"/>
      <w:marLeft w:val="0"/>
      <w:marRight w:val="0"/>
      <w:marTop w:val="0"/>
      <w:marBottom w:val="0"/>
      <w:divBdr>
        <w:top w:val="none" w:sz="0" w:space="0" w:color="auto"/>
        <w:left w:val="none" w:sz="0" w:space="0" w:color="auto"/>
        <w:bottom w:val="none" w:sz="0" w:space="0" w:color="auto"/>
        <w:right w:val="none" w:sz="0" w:space="0" w:color="auto"/>
      </w:divBdr>
    </w:div>
    <w:div w:id="1282615576">
      <w:bodyDiv w:val="1"/>
      <w:marLeft w:val="0"/>
      <w:marRight w:val="0"/>
      <w:marTop w:val="0"/>
      <w:marBottom w:val="0"/>
      <w:divBdr>
        <w:top w:val="none" w:sz="0" w:space="0" w:color="auto"/>
        <w:left w:val="none" w:sz="0" w:space="0" w:color="auto"/>
        <w:bottom w:val="none" w:sz="0" w:space="0" w:color="auto"/>
        <w:right w:val="none" w:sz="0" w:space="0" w:color="auto"/>
      </w:divBdr>
    </w:div>
    <w:div w:id="1339890705">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524634612">
      <w:bodyDiv w:val="1"/>
      <w:marLeft w:val="0"/>
      <w:marRight w:val="0"/>
      <w:marTop w:val="0"/>
      <w:marBottom w:val="0"/>
      <w:divBdr>
        <w:top w:val="none" w:sz="0" w:space="0" w:color="auto"/>
        <w:left w:val="none" w:sz="0" w:space="0" w:color="auto"/>
        <w:bottom w:val="none" w:sz="0" w:space="0" w:color="auto"/>
        <w:right w:val="none" w:sz="0" w:space="0" w:color="auto"/>
      </w:divBdr>
    </w:div>
    <w:div w:id="162519035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1704861850">
      <w:bodyDiv w:val="1"/>
      <w:marLeft w:val="0"/>
      <w:marRight w:val="0"/>
      <w:marTop w:val="0"/>
      <w:marBottom w:val="0"/>
      <w:divBdr>
        <w:top w:val="none" w:sz="0" w:space="0" w:color="auto"/>
        <w:left w:val="none" w:sz="0" w:space="0" w:color="auto"/>
        <w:bottom w:val="none" w:sz="0" w:space="0" w:color="auto"/>
        <w:right w:val="none" w:sz="0" w:space="0" w:color="auto"/>
      </w:divBdr>
    </w:div>
    <w:div w:id="1862623759">
      <w:bodyDiv w:val="1"/>
      <w:marLeft w:val="0"/>
      <w:marRight w:val="0"/>
      <w:marTop w:val="0"/>
      <w:marBottom w:val="0"/>
      <w:divBdr>
        <w:top w:val="none" w:sz="0" w:space="0" w:color="auto"/>
        <w:left w:val="none" w:sz="0" w:space="0" w:color="auto"/>
        <w:bottom w:val="none" w:sz="0" w:space="0" w:color="auto"/>
        <w:right w:val="none" w:sz="0" w:space="0" w:color="auto"/>
      </w:divBdr>
    </w:div>
    <w:div w:id="1878085146">
      <w:bodyDiv w:val="1"/>
      <w:marLeft w:val="0"/>
      <w:marRight w:val="0"/>
      <w:marTop w:val="0"/>
      <w:marBottom w:val="0"/>
      <w:divBdr>
        <w:top w:val="none" w:sz="0" w:space="0" w:color="auto"/>
        <w:left w:val="none" w:sz="0" w:space="0" w:color="auto"/>
        <w:bottom w:val="none" w:sz="0" w:space="0" w:color="auto"/>
        <w:right w:val="none" w:sz="0" w:space="0" w:color="auto"/>
      </w:divBdr>
    </w:div>
    <w:div w:id="1941792967">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s://en.wikipedia.org/wiki/Standard_gravitational_parameter"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hyperlink" Target="https://en.wikipedia.org/wiki/Oblate_spheroid" TargetMode="Externa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8</TotalTime>
  <Pages>17</Pages>
  <Words>2182</Words>
  <Characters>12444</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30</cp:revision>
  <dcterms:created xsi:type="dcterms:W3CDTF">2024-09-03T11:26:00Z</dcterms:created>
  <dcterms:modified xsi:type="dcterms:W3CDTF">2024-09-27T05:22:00Z</dcterms:modified>
</cp:coreProperties>
</file>